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701062A" w14:textId="77777777" w:rsidR="005345D8" w:rsidRPr="002867D1" w:rsidRDefault="005345D8" w:rsidP="005345D8">
      <w:pPr>
        <w:pStyle w:val="Default"/>
        <w:rPr>
          <w:rFonts w:ascii="Arial" w:hAnsi="Arial" w:cs="Arial"/>
          <w:b/>
          <w:bCs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 xml:space="preserve">Supplementary Fig. 1. Purified proteins used for </w:t>
      </w:r>
      <w:r w:rsidRPr="002867D1">
        <w:rPr>
          <w:rFonts w:ascii="Arial" w:hAnsi="Arial" w:cs="Arial"/>
          <w:b/>
          <w:bCs/>
          <w:i/>
          <w:iCs/>
          <w:color w:val="000000" w:themeColor="text1"/>
          <w:sz w:val="22"/>
          <w:szCs w:val="22"/>
        </w:rPr>
        <w:t>in vitro</w:t>
      </w: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 xml:space="preserve"> studies.</w:t>
      </w:r>
    </w:p>
    <w:p w14:paraId="4D563ECA" w14:textId="77777777" w:rsidR="005345D8" w:rsidRPr="002867D1" w:rsidRDefault="005345D8" w:rsidP="005345D8">
      <w:pPr>
        <w:pStyle w:val="ListParagraph"/>
        <w:numPr>
          <w:ilvl w:val="0"/>
          <w:numId w:val="3"/>
        </w:numPr>
        <w:snapToGrid w:val="0"/>
        <w:rPr>
          <w:rFonts w:ascii="Arial" w:hAnsi="Arial" w:cs="Arial"/>
          <w:bCs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bCs/>
          <w:color w:val="000000" w:themeColor="text1"/>
          <w:sz w:val="22"/>
          <w:szCs w:val="22"/>
        </w:rPr>
        <w:t>The budding yeast Sgs1, Top3-Rmi1 complex, SUMO (Smt3), the SUMO E1 (the Aos1-Uba2 complex), and the SUMO E2 (Ubc9) were purified and analyzed by 4-20% gradient SDS-PAGE. A Coomassie blue-stained gel picture is shown, with each protein labeled.</w:t>
      </w:r>
    </w:p>
    <w:p w14:paraId="00B3BACE" w14:textId="77777777" w:rsidR="005345D8" w:rsidRPr="002867D1" w:rsidRDefault="005345D8" w:rsidP="005345D8">
      <w:pPr>
        <w:snapToGrid w:val="0"/>
        <w:ind w:left="360" w:hanging="360"/>
        <w:rPr>
          <w:rFonts w:ascii="Arial" w:hAnsi="Arial" w:cs="Arial"/>
          <w:bCs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b/>
          <w:color w:val="000000" w:themeColor="text1"/>
          <w:sz w:val="22"/>
          <w:szCs w:val="22"/>
        </w:rPr>
        <w:t xml:space="preserve">b-c) </w:t>
      </w:r>
      <w:r w:rsidRPr="002867D1">
        <w:rPr>
          <w:rFonts w:ascii="Arial" w:hAnsi="Arial" w:cs="Arial"/>
          <w:bCs/>
          <w:color w:val="000000" w:themeColor="text1"/>
          <w:sz w:val="22"/>
          <w:szCs w:val="22"/>
        </w:rPr>
        <w:t>Smc5 and Smc6 are SUMOylated within the Smc5/6 complex. (b) SUMOylation of the CBP-tagged Smc5 within the holo-Smc5/6 complex was detected after the SUMOylation reactions were examined by immunoblotting probed with anti-CBP antibody. (c) SUMOylation of Strep II-tagged Smc6 within the core-Smc5/6 complex was detected after the SUMOylation reactions were examined by immunoblotting probed with anti-Strep II antibody. HJ DNA was added to both types of SUMOylation reactions.</w:t>
      </w:r>
    </w:p>
    <w:p w14:paraId="0A122823" w14:textId="77777777" w:rsidR="005345D8" w:rsidRPr="002867D1" w:rsidRDefault="005345D8" w:rsidP="005345D8">
      <w:pPr>
        <w:pStyle w:val="Default"/>
        <w:rPr>
          <w:rFonts w:ascii="Arial" w:hAnsi="Arial" w:cs="Arial"/>
          <w:b/>
          <w:bCs/>
          <w:color w:val="000000" w:themeColor="text1"/>
          <w:sz w:val="22"/>
          <w:szCs w:val="22"/>
        </w:rPr>
      </w:pPr>
    </w:p>
    <w:p w14:paraId="759A7C23" w14:textId="77777777" w:rsidR="005345D8" w:rsidRPr="002867D1" w:rsidRDefault="005345D8" w:rsidP="005345D8">
      <w:pPr>
        <w:pStyle w:val="Default"/>
        <w:rPr>
          <w:rFonts w:ascii="Arial" w:hAnsi="Arial" w:cs="Arial"/>
          <w:b/>
          <w:bCs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>Supplementary Fig. 2. DNA structures in the SUMOylation reactions and Sgs1 activity assays.</w:t>
      </w:r>
    </w:p>
    <w:p w14:paraId="4299439D" w14:textId="77777777" w:rsidR="005345D8" w:rsidRPr="002867D1" w:rsidRDefault="005345D8" w:rsidP="005345D8">
      <w:pPr>
        <w:pStyle w:val="ListParagraph"/>
        <w:numPr>
          <w:ilvl w:val="0"/>
          <w:numId w:val="5"/>
        </w:numPr>
        <w:snapToGrid w:val="0"/>
        <w:rPr>
          <w:rFonts w:ascii="Arial" w:hAnsi="Arial" w:cs="Arial"/>
          <w:b/>
          <w:bCs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bCs/>
          <w:color w:val="000000" w:themeColor="text1"/>
          <w:sz w:val="22"/>
          <w:szCs w:val="22"/>
        </w:rPr>
        <w:t xml:space="preserve">SUMOylation reactions 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>were deproteinized and</w:t>
      </w:r>
      <w:r w:rsidRPr="002867D1">
        <w:rPr>
          <w:rFonts w:ascii="Arial" w:hAnsi="Arial" w:cs="Arial"/>
          <w:bCs/>
          <w:color w:val="000000" w:themeColor="text1"/>
          <w:sz w:val="22"/>
          <w:szCs w:val="22"/>
        </w:rPr>
        <w:t xml:space="preserve"> examined 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using 7% polyacrylamide gels to examine HJ DNA and ds-ssDNA included in the reactions. (Left) HJ DNA in the indicated reactions and denatured HJ structure as a control (lane 2) were examined to show that HJ DNA remained intact in </w:t>
      </w:r>
      <w:r w:rsidRPr="002867D1">
        <w:rPr>
          <w:rFonts w:ascii="Arial" w:hAnsi="Arial" w:cs="Arial"/>
          <w:bCs/>
          <w:color w:val="000000" w:themeColor="text1"/>
          <w:sz w:val="22"/>
          <w:szCs w:val="22"/>
        </w:rPr>
        <w:t xml:space="preserve">SUMOylation reactions. (Right) 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ds-ssDNA was </w:t>
      </w:r>
      <w:proofErr w:type="gramStart"/>
      <w:r w:rsidRPr="002867D1">
        <w:rPr>
          <w:rFonts w:ascii="Arial" w:hAnsi="Arial" w:cs="Arial"/>
          <w:color w:val="000000" w:themeColor="text1"/>
          <w:sz w:val="22"/>
          <w:szCs w:val="22"/>
        </w:rPr>
        <w:t>fluorescent labeled</w:t>
      </w:r>
      <w:proofErr w:type="gramEnd"/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 (red dot) in the SUMOylation reactions to better separate them from the unwound products (lane 7) to show that ds-ssDNA in the SUMOylation reactions were intact.</w:t>
      </w:r>
    </w:p>
    <w:p w14:paraId="0CC3A7B1" w14:textId="77777777" w:rsidR="005345D8" w:rsidRPr="002867D1" w:rsidRDefault="005345D8" w:rsidP="005345D8">
      <w:pPr>
        <w:pStyle w:val="ListParagraph"/>
        <w:numPr>
          <w:ilvl w:val="0"/>
          <w:numId w:val="5"/>
        </w:numPr>
        <w:snapToGrid w:val="0"/>
        <w:rPr>
          <w:rFonts w:ascii="Arial" w:hAnsi="Arial" w:cs="Arial"/>
          <w:b/>
          <w:bCs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bCs/>
          <w:color w:val="000000" w:themeColor="text1"/>
          <w:sz w:val="22"/>
          <w:szCs w:val="22"/>
        </w:rPr>
        <w:t xml:space="preserve">Sgs1 unwinds the fluorescent labeled 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>ds-ssDNA in the presence of yeast RPA under the helicase assay conditions.</w:t>
      </w:r>
    </w:p>
    <w:p w14:paraId="4904F9FB" w14:textId="77777777" w:rsidR="005345D8" w:rsidRPr="002867D1" w:rsidRDefault="005345D8" w:rsidP="005345D8">
      <w:pPr>
        <w:rPr>
          <w:rFonts w:ascii="Arial" w:hAnsi="Arial" w:cs="Arial"/>
          <w:color w:val="000000" w:themeColor="text1"/>
          <w:sz w:val="22"/>
          <w:szCs w:val="22"/>
        </w:rPr>
      </w:pPr>
    </w:p>
    <w:p w14:paraId="5EF6F35D" w14:textId="77777777" w:rsidR="005345D8" w:rsidRPr="002867D1" w:rsidRDefault="005345D8" w:rsidP="005345D8">
      <w:pPr>
        <w:snapToGrid w:val="0"/>
        <w:rPr>
          <w:rFonts w:ascii="Arial" w:hAnsi="Arial" w:cs="Arial"/>
          <w:b/>
          <w:bCs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>Supplementary Fig. 3. Purified wild-type and Nse2-CH mutant core-Smc5/6 complexes.</w:t>
      </w:r>
    </w:p>
    <w:p w14:paraId="42E3272E" w14:textId="77777777" w:rsidR="005345D8" w:rsidRPr="002867D1" w:rsidRDefault="005345D8" w:rsidP="005345D8">
      <w:pPr>
        <w:pStyle w:val="Default"/>
        <w:rPr>
          <w:rFonts w:ascii="Arial" w:hAnsi="Arial" w:cs="Arial"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A Coomassie blue stained gel picture of core-Smc5/6 containing either wild-type Nse2 or Nse2-CH mutant protein. Nse2-CH mutant protein contains its SUMO E3 mutations (C200A, H202A). </w:t>
      </w:r>
    </w:p>
    <w:p w14:paraId="1F62D4DF" w14:textId="77777777" w:rsidR="005345D8" w:rsidRPr="002867D1" w:rsidRDefault="005345D8" w:rsidP="005345D8">
      <w:pPr>
        <w:rPr>
          <w:rFonts w:ascii="Arial" w:hAnsi="Arial" w:cs="Arial"/>
          <w:color w:val="000000" w:themeColor="text1"/>
          <w:sz w:val="22"/>
          <w:szCs w:val="22"/>
        </w:rPr>
      </w:pPr>
    </w:p>
    <w:p w14:paraId="2D8D3B97" w14:textId="77777777" w:rsidR="005345D8" w:rsidRPr="002867D1" w:rsidRDefault="005345D8" w:rsidP="005345D8">
      <w:pPr>
        <w:snapToGrid w:val="0"/>
        <w:rPr>
          <w:rFonts w:ascii="Arial" w:hAnsi="Arial" w:cs="Arial"/>
          <w:b/>
          <w:bCs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>Supplementary Fig. 4. Smc5/6 DNA binding mutant characterization.</w:t>
      </w:r>
    </w:p>
    <w:p w14:paraId="1E33DBC3" w14:textId="77777777" w:rsidR="005345D8" w:rsidRPr="002867D1" w:rsidRDefault="005345D8" w:rsidP="005345D8">
      <w:pPr>
        <w:pStyle w:val="Default"/>
        <w:numPr>
          <w:ilvl w:val="0"/>
          <w:numId w:val="1"/>
        </w:numPr>
        <w:rPr>
          <w:rFonts w:ascii="Arial" w:hAnsi="Arial" w:cs="Arial"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color w:val="000000" w:themeColor="text1"/>
          <w:sz w:val="22"/>
          <w:szCs w:val="22"/>
        </w:rPr>
        <w:t>Purified wild-type core-Smc5/6 and core-Smc5/6 complexes mutated for DNA binding sites. Mutant core-Smc5/6 complexes include those affecting the DNA binding sites on Smc5 (Smc5</w:t>
      </w:r>
      <w:r w:rsidRPr="002867D1">
        <w:rPr>
          <w:rFonts w:ascii="Arial" w:hAnsi="Arial" w:cs="Arial"/>
          <w:color w:val="000000" w:themeColor="text1"/>
          <w:sz w:val="22"/>
          <w:szCs w:val="22"/>
          <w:vertAlign w:val="superscript"/>
        </w:rPr>
        <w:t>DNAm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>), Smc6 (Smc6</w:t>
      </w:r>
      <w:r w:rsidRPr="002867D1">
        <w:rPr>
          <w:rFonts w:ascii="Arial" w:hAnsi="Arial" w:cs="Arial"/>
          <w:color w:val="000000" w:themeColor="text1"/>
          <w:sz w:val="22"/>
          <w:szCs w:val="22"/>
          <w:vertAlign w:val="superscript"/>
        </w:rPr>
        <w:t>DNAm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>), Nse3 (Nse3</w:t>
      </w:r>
      <w:r w:rsidRPr="002867D1">
        <w:rPr>
          <w:rFonts w:ascii="Arial" w:hAnsi="Arial" w:cs="Arial"/>
          <w:color w:val="000000" w:themeColor="text1"/>
          <w:sz w:val="22"/>
          <w:szCs w:val="22"/>
          <w:vertAlign w:val="superscript"/>
        </w:rPr>
        <w:t>DNAm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>), and Nse4 (Nse4</w:t>
      </w:r>
      <w:r w:rsidRPr="002867D1">
        <w:rPr>
          <w:rFonts w:ascii="Arial" w:hAnsi="Arial" w:cs="Arial"/>
          <w:color w:val="000000" w:themeColor="text1"/>
          <w:sz w:val="22"/>
          <w:szCs w:val="22"/>
          <w:vertAlign w:val="superscript"/>
        </w:rPr>
        <w:t>DNAm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>). Complexes were purified and analyzed by SDS-PAGE on 4-20% gradient NuPAGE Bis-Tris gels followed by staining with Coomassie blue.</w:t>
      </w:r>
    </w:p>
    <w:p w14:paraId="46827B64" w14:textId="77777777" w:rsidR="005345D8" w:rsidRPr="002867D1" w:rsidRDefault="005345D8" w:rsidP="005345D8">
      <w:pPr>
        <w:pStyle w:val="Default"/>
        <w:numPr>
          <w:ilvl w:val="0"/>
          <w:numId w:val="1"/>
        </w:numPr>
        <w:rPr>
          <w:rFonts w:ascii="Arial" w:hAnsi="Arial" w:cs="Arial"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Four DNA binding mutants of Smc5/6 are compromised for HJ binding. One example of three independent repeats of EMSA </w:t>
      </w:r>
      <w:proofErr w:type="gramStart"/>
      <w:r w:rsidRPr="002867D1">
        <w:rPr>
          <w:rFonts w:ascii="Arial" w:hAnsi="Arial" w:cs="Arial"/>
          <w:color w:val="000000" w:themeColor="text1"/>
          <w:sz w:val="22"/>
          <w:szCs w:val="22"/>
        </w:rPr>
        <w:t>assays</w:t>
      </w:r>
      <w:proofErr w:type="gramEnd"/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 was shown. The apparent K</w:t>
      </w:r>
      <w:r w:rsidRPr="002867D1">
        <w:rPr>
          <w:rFonts w:ascii="Arial" w:hAnsi="Arial" w:cs="Arial"/>
          <w:color w:val="000000" w:themeColor="text1"/>
          <w:sz w:val="22"/>
          <w:szCs w:val="22"/>
          <w:vertAlign w:val="subscript"/>
        </w:rPr>
        <w:t>d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 for each complex was calculated as the complex concentration causing 50% of HJ binding, with means, SDs, and p-values indicated (n=3 for each complex).</w:t>
      </w:r>
    </w:p>
    <w:p w14:paraId="16C483F9" w14:textId="77777777" w:rsidR="005345D8" w:rsidRPr="002867D1" w:rsidRDefault="005345D8" w:rsidP="005345D8">
      <w:pPr>
        <w:pStyle w:val="Default"/>
        <w:numPr>
          <w:ilvl w:val="0"/>
          <w:numId w:val="1"/>
        </w:numPr>
        <w:rPr>
          <w:rFonts w:ascii="Arial" w:hAnsi="Arial" w:cs="Arial"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Mutating DNA binding sites on Smc5, Smc6, Nse3, or Nse4 reduces Sgs1 SUMOylation in the presence of DNA. Experiments were conducted as in Figure </w:t>
      </w:r>
      <w:proofErr w:type="gramStart"/>
      <w:r w:rsidRPr="002867D1">
        <w:rPr>
          <w:rFonts w:ascii="Arial" w:hAnsi="Arial" w:cs="Arial"/>
          <w:color w:val="000000" w:themeColor="text1"/>
          <w:sz w:val="22"/>
          <w:szCs w:val="22"/>
        </w:rPr>
        <w:t>2e</w:t>
      </w:r>
      <w:proofErr w:type="gramEnd"/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 using wild-type or mutant core-Smc5/6 as indicated (Top). Percentages of SUMOylated Sgs1 derived from at least three independent experiments per condition were plotted as in Figure 2e with means, SDs, and p-values calculated from Welch’s t-test indicated (n=4 for WT; n=3 for each mutant) (Bottom).</w:t>
      </w:r>
    </w:p>
    <w:p w14:paraId="0C07965E" w14:textId="77777777" w:rsidR="005345D8" w:rsidRPr="002867D1" w:rsidRDefault="005345D8" w:rsidP="005345D8">
      <w:pPr>
        <w:snapToGrid w:val="0"/>
        <w:rPr>
          <w:rFonts w:ascii="Arial" w:hAnsi="Arial" w:cs="Arial"/>
          <w:b/>
          <w:bCs/>
          <w:color w:val="000000" w:themeColor="text1"/>
          <w:sz w:val="22"/>
          <w:szCs w:val="22"/>
        </w:rPr>
      </w:pPr>
    </w:p>
    <w:p w14:paraId="1A203C63" w14:textId="77777777" w:rsidR="005345D8" w:rsidRPr="002867D1" w:rsidRDefault="005345D8" w:rsidP="005345D8">
      <w:pPr>
        <w:rPr>
          <w:rFonts w:ascii="Arial" w:hAnsi="Arial" w:cs="Arial"/>
          <w:color w:val="000000" w:themeColor="text1"/>
          <w:sz w:val="22"/>
          <w:szCs w:val="22"/>
        </w:rPr>
      </w:pPr>
    </w:p>
    <w:p w14:paraId="61B96A32" w14:textId="77777777" w:rsidR="005345D8" w:rsidRPr="002867D1" w:rsidRDefault="005345D8" w:rsidP="005345D8">
      <w:pPr>
        <w:snapToGrid w:val="0"/>
        <w:rPr>
          <w:rFonts w:ascii="Arial" w:hAnsi="Arial" w:cs="Arial"/>
          <w:b/>
          <w:bCs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>Supplementary Fig. 5 Characterization of Smc5/6 variants with ATP-binding or hydrolysis sites mutated.</w:t>
      </w:r>
    </w:p>
    <w:p w14:paraId="212BDDE7" w14:textId="77777777" w:rsidR="005345D8" w:rsidRPr="002867D1" w:rsidRDefault="005345D8" w:rsidP="005345D8">
      <w:pPr>
        <w:pStyle w:val="Default"/>
        <w:numPr>
          <w:ilvl w:val="0"/>
          <w:numId w:val="2"/>
        </w:numPr>
        <w:rPr>
          <w:rFonts w:ascii="Arial" w:hAnsi="Arial" w:cs="Arial"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color w:val="000000" w:themeColor="text1"/>
          <w:sz w:val="22"/>
          <w:szCs w:val="22"/>
        </w:rPr>
        <w:t>A Coomassie blue stained gel picture of purified ATP binding and hydrolysis mutant core-Smc5/6. Purified wild-type core-Smc5/6 along with mutant complex with either the ATP binding sites (Smc5/6</w:t>
      </w:r>
      <w:r w:rsidRPr="002867D1">
        <w:rPr>
          <w:rFonts w:ascii="Arial" w:hAnsi="Arial" w:cs="Arial"/>
          <w:color w:val="000000" w:themeColor="text1"/>
          <w:sz w:val="22"/>
          <w:szCs w:val="22"/>
          <w:vertAlign w:val="superscript"/>
        </w:rPr>
        <w:t>KE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>; KE) or the ATP hydrolysis sites (Smc5/6</w:t>
      </w:r>
      <w:r w:rsidRPr="002867D1">
        <w:rPr>
          <w:rFonts w:ascii="Arial" w:hAnsi="Arial" w:cs="Arial"/>
          <w:color w:val="000000" w:themeColor="text1"/>
          <w:sz w:val="22"/>
          <w:szCs w:val="22"/>
          <w:vertAlign w:val="superscript"/>
        </w:rPr>
        <w:t>EQ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>; EQ) mutated were examined as Supplemental figure 4a.</w:t>
      </w:r>
    </w:p>
    <w:p w14:paraId="2AECA350" w14:textId="77777777" w:rsidR="005345D8" w:rsidRPr="002867D1" w:rsidRDefault="005345D8" w:rsidP="005345D8">
      <w:pPr>
        <w:pStyle w:val="Default"/>
        <w:numPr>
          <w:ilvl w:val="0"/>
          <w:numId w:val="2"/>
        </w:numPr>
        <w:rPr>
          <w:rFonts w:ascii="Arial" w:hAnsi="Arial" w:cs="Arial"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color w:val="000000" w:themeColor="text1"/>
          <w:sz w:val="22"/>
          <w:szCs w:val="22"/>
        </w:rPr>
        <w:lastRenderedPageBreak/>
        <w:t xml:space="preserve">Wild-type core-Smc5/6, but not Smc5/6 variant with its ATP binding site or ATP hydrolysis site mutated, supports ATPase activity. Quantification shows the means, SDs, and p-values (n=3 independent tests per condition). As shown previously, the ATPase activity of wild-type (WT) Smc5/6 was stimulated by dsDNA. </w:t>
      </w:r>
    </w:p>
    <w:p w14:paraId="5341F6F9" w14:textId="77777777" w:rsidR="005345D8" w:rsidRPr="002867D1" w:rsidRDefault="005345D8" w:rsidP="005345D8">
      <w:pPr>
        <w:pStyle w:val="Default"/>
        <w:numPr>
          <w:ilvl w:val="0"/>
          <w:numId w:val="2"/>
        </w:numPr>
        <w:rPr>
          <w:rFonts w:ascii="Arial" w:hAnsi="Arial" w:cs="Arial"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Effects of </w:t>
      </w:r>
      <w:r w:rsidRPr="002867D1">
        <w:rPr>
          <w:rFonts w:ascii="Arial" w:hAnsi="Arial" w:cs="Arial"/>
          <w:bCs/>
          <w:color w:val="000000" w:themeColor="text1"/>
          <w:sz w:val="22"/>
          <w:szCs w:val="22"/>
        </w:rPr>
        <w:t>Smc5/6</w:t>
      </w:r>
      <w:r w:rsidRPr="002867D1">
        <w:rPr>
          <w:rFonts w:ascii="Arial" w:hAnsi="Arial" w:cs="Arial"/>
          <w:bCs/>
          <w:color w:val="000000" w:themeColor="text1"/>
          <w:sz w:val="22"/>
          <w:szCs w:val="22"/>
          <w:vertAlign w:val="superscript"/>
        </w:rPr>
        <w:t>KE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 and </w:t>
      </w:r>
      <w:r w:rsidRPr="002867D1">
        <w:rPr>
          <w:rFonts w:ascii="Arial" w:hAnsi="Arial" w:cs="Arial"/>
          <w:bCs/>
          <w:color w:val="000000" w:themeColor="text1"/>
          <w:sz w:val="22"/>
          <w:szCs w:val="22"/>
        </w:rPr>
        <w:t>Smc5/6</w:t>
      </w:r>
      <w:r w:rsidRPr="002867D1">
        <w:rPr>
          <w:rFonts w:ascii="Arial" w:hAnsi="Arial" w:cs="Arial"/>
          <w:bCs/>
          <w:color w:val="000000" w:themeColor="text1"/>
          <w:sz w:val="22"/>
          <w:szCs w:val="22"/>
          <w:vertAlign w:val="superscript"/>
        </w:rPr>
        <w:t xml:space="preserve">EQ 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>on the SUMOylation of Smc5 and Smc6 without DNA in lower salt conditions. SUMOylation reactions were conducted as those in Figure 5a except that the buffer contained 40 mM KCl. A representative result is shown (left) and quantification of at least three independent reactions per condition is plotted (right) as in Figure 5b, with means, SDs, and p-values calculated from Welch’s t-test indicated (ns, not significant; n=6 for WT; n=3 for each mutant complex).</w:t>
      </w:r>
    </w:p>
    <w:p w14:paraId="24AC902A" w14:textId="77777777" w:rsidR="005345D8" w:rsidRPr="002867D1" w:rsidRDefault="005345D8" w:rsidP="005345D8">
      <w:pPr>
        <w:snapToGrid w:val="0"/>
        <w:rPr>
          <w:rFonts w:ascii="Arial" w:hAnsi="Arial" w:cs="Arial"/>
          <w:b/>
          <w:bCs/>
          <w:color w:val="000000" w:themeColor="text1"/>
          <w:sz w:val="22"/>
          <w:szCs w:val="22"/>
        </w:rPr>
      </w:pPr>
    </w:p>
    <w:p w14:paraId="0B236FB5" w14:textId="77777777" w:rsidR="005345D8" w:rsidRPr="002867D1" w:rsidRDefault="005345D8" w:rsidP="005345D8">
      <w:pPr>
        <w:snapToGrid w:val="0"/>
        <w:rPr>
          <w:rFonts w:ascii="Arial" w:hAnsi="Arial" w:cs="Arial"/>
          <w:b/>
          <w:bCs/>
          <w:color w:val="000000" w:themeColor="text1"/>
          <w:sz w:val="22"/>
          <w:szCs w:val="22"/>
        </w:rPr>
      </w:pPr>
    </w:p>
    <w:p w14:paraId="69811B10" w14:textId="77777777" w:rsidR="005345D8" w:rsidRPr="002867D1" w:rsidRDefault="005345D8" w:rsidP="005345D8">
      <w:pPr>
        <w:snapToGrid w:val="0"/>
        <w:rPr>
          <w:rFonts w:ascii="Arial" w:hAnsi="Arial" w:cs="Arial"/>
          <w:b/>
          <w:bCs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 xml:space="preserve">Supplementary Fig. 6. Multiple non-E3 subunits of Smc5/6 are required for </w:t>
      </w:r>
      <w:r w:rsidRPr="002867D1">
        <w:rPr>
          <w:rFonts w:ascii="Arial" w:hAnsi="Arial" w:cs="Arial"/>
          <w:b/>
          <w:bCs/>
          <w:i/>
          <w:iCs/>
          <w:color w:val="000000" w:themeColor="text1"/>
          <w:sz w:val="22"/>
          <w:szCs w:val="22"/>
        </w:rPr>
        <w:t>in vivo</w:t>
      </w: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 xml:space="preserve"> Nse2-mediated SUMOylation.</w:t>
      </w:r>
    </w:p>
    <w:p w14:paraId="18F82A61" w14:textId="77777777" w:rsidR="005345D8" w:rsidRPr="002867D1" w:rsidRDefault="005345D8" w:rsidP="005345D8">
      <w:pPr>
        <w:snapToGrid w:val="0"/>
        <w:rPr>
          <w:rFonts w:ascii="Arial" w:hAnsi="Arial" w:cs="Arial"/>
          <w:b/>
          <w:bCs/>
          <w:color w:val="000000" w:themeColor="text1"/>
          <w:sz w:val="22"/>
          <w:szCs w:val="22"/>
        </w:rPr>
      </w:pPr>
    </w:p>
    <w:p w14:paraId="037E7E7E" w14:textId="77777777" w:rsidR="005345D8" w:rsidRPr="002867D1" w:rsidRDefault="005345D8" w:rsidP="005345D8">
      <w:pPr>
        <w:pStyle w:val="Default"/>
        <w:ind w:left="360" w:hanging="360"/>
        <w:rPr>
          <w:rFonts w:ascii="Arial" w:hAnsi="Arial" w:cs="Arial"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>a-b)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 Detection of Smc5 and Smc6 SUMOylation in cell extracts. His-Flag-tagged yeast SUMO (HF-Smt3) led to retardation of the migration of SUMOylated Smc5 (Su-Smc5) or Smc6 (Su-Smc6). Strains containing untagged Smc5 and Smc6 were used as controls. </w:t>
      </w:r>
    </w:p>
    <w:p w14:paraId="26C7648B" w14:textId="77777777" w:rsidR="005345D8" w:rsidRPr="002867D1" w:rsidRDefault="005345D8" w:rsidP="005345D8">
      <w:pPr>
        <w:pStyle w:val="Default"/>
        <w:ind w:left="360" w:hanging="360"/>
        <w:rPr>
          <w:rFonts w:ascii="Arial" w:hAnsi="Arial" w:cs="Arial"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>c)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   Acute loss of Smc6, Nse4, or Nse6 reduces Smc5 SUMOylation levels in cells. Degraded subunits of Smc5/6 were C-terminally tagged with the tandem AID degron and the Flag epitope. All strains contained the TIR protein to allow AID-fusion protein degradation upon adding IAA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OaXNoaW11cmE8L0F1dGhvcj48WWVhcj4yMDA5PC9ZZWFy
PjxSZWNOdW0+NTg8L1JlY051bT48RGlzcGxheVRleHQ+PHN0eWxlIGZhY2U9InN1cGVyc2NyaXB0
Ij41OCw2Mzwvc3R5bGU+PC9EaXNwbGF5VGV4dD48cmVjb3JkPjxyZWMtbnVtYmVyPjU4PC9yZWMt
bnVtYmVyPjxmb3JlaWduLWtleXM+PGtleSBhcHA9IkVOIiBkYi1pZD0iZXJ2d3QwYWY1dGUwMmxl
emQ1YnB3dnBmemR3NTI1ZjIweGU5IiB0aW1lc3RhbXA9IjE3NDE3NDExMjciPjU4PC9rZXk+PC9m
b3JlaWduLWtleXM+PHJlZi10eXBlIG5hbWU9IkpvdXJuYWwgQXJ0aWNsZSI+MTc8L3JlZi10eXBl
Pjxjb250cmlidXRvcnM+PGF1dGhvcnM+PGF1dGhvcj5OaXNoaW11cmEsIEsuPC9hdXRob3I+PGF1
dGhvcj5GdWthZ2F3YSwgVC48L2F1dGhvcj48YXV0aG9yPlRha2lzYXdhLCBILjwvYXV0aG9yPjxh
dXRob3I+S2FraW1vdG8sIFQuPC9hdXRob3I+PGF1dGhvcj5LYW5lbWFraSwgTS48L2F1dGhvcj48
L2F1dGhvcnM+PC9jb250cmlidXRvcnM+PGF1dGgtYWRkcmVzcz5EZXBhcnRtZW50IG9mIEJpb2xv
Z2ljYWwgU2NpZW5jZXMsIE9zYWthIFVuaXZlcnNpdHksIEphcGFuLjwvYXV0aC1hZGRyZXNzPjx0
aXRsZXM+PHRpdGxlPkFuIGF1eGluLWJhc2VkIGRlZ3JvbiBzeXN0ZW0gZm9yIHRoZSByYXBpZCBk
ZXBsZXRpb24gb2YgcHJvdGVpbnMgaW4gbm9ucGxhbnQgY2VsbHM8L3RpdGxlPjxzZWNvbmRhcnkt
dGl0bGU+TmF0IE1ldGhvZHM8L3NlY29uZGFyeS10aXRsZT48L3RpdGxlcz48cGVyaW9kaWNhbD48
ZnVsbC10aXRsZT5OYXQgTWV0aG9kczwvZnVsbC10aXRsZT48L3BlcmlvZGljYWw+PHBhZ2VzPjkx
Ny05MjI8L3BhZ2VzPjx2b2x1bWU+Njwvdm9sdW1lPjxudW1iZXI+MTI8L251bWJlcj48ZWRpdGlv
bj4yMDA5MTExNTwvZWRpdGlvbj48a2V5d29yZHM+PGtleXdvcmQ+QW5pbWFsczwva2V5d29yZD48
a2V5d29yZD5DZWxsIExpbmU8L2tleXdvcmQ+PGtleXdvcmQ+Q2hpY2tlbnM8L2tleXdvcmQ+PGtl
eXdvcmQ+R3JlZW4gRmx1b3Jlc2NlbnQgUHJvdGVpbnMvbWV0YWJvbGlzbTwva2V5d29yZD48a2V5
d29yZD5JbmRvbGVhY2V0aWMgQWNpZHMvKm1ldGFib2xpc208L2tleXdvcmQ+PGtleXdvcmQ+UHJv
dGVpbnMvKm1ldGFib2xpc208L2tleXdvcmQ+PGtleXdvcmQ+U0tQIEN1bGxpbiBGLUJveCBQcm90
ZWluIExpZ2FzZXMvbWV0YWJvbGlzbTwva2V5d29yZD48a2V5d29yZD5TYWNjaGFyb215Y2VzIGNl
cmV2aXNpYWUvbWV0YWJvbGlzbTwva2V5d29yZD48L2tleXdvcmRzPjxkYXRlcz48eWVhcj4yMDA5
PC95ZWFyPjxwdWItZGF0ZXM+PGRhdGU+RGVjPC9kYXRlPjwvcHViLWRhdGVzPjwvZGF0ZXM+PGlz
Ym4+MTU0OC03MTA1IChFbGVjdHJvbmljKSYjeEQ7MTU0OC03MDkxIChMaW5raW5nKTwvaXNibj48
YWNjZXNzaW9uLW51bT4xOTkxNTU2MDwvYWNjZXNzaW9uLW51bT48dXJscz48cmVsYXRlZC11cmxz
Pjx1cmw+aHR0cHM6Ly93d3cubmNiaS5ubG0ubmloLmdvdi9wdWJtZWQvMTk5MTU1NjA8L3VybD48
L3JlbGF0ZWQtdXJscz48L3VybHM+PGVsZWN0cm9uaWMtcmVzb3VyY2UtbnVtPjEwLjEwMzgvbm1l
dGguMTQwMTwvZWxlY3Ryb25pYy1yZXNvdXJjZS1udW0+PHJlbW90ZS1kYXRhYmFzZS1uYW1lPk1l
ZGxpbmU8L3JlbW90ZS1kYXRhYmFzZS1uYW1lPjxyZW1vdGUtZGF0YWJhc2UtcHJvdmlkZXI+TkxN
PC9yZW1vdGUtZGF0YWJhc2UtcHJvdmlkZXI+PC9yZWNvcmQ+PC9DaXRlPjxDaXRlPjxBdXRob3I+
UGVuZzwvQXV0aG9yPjxZZWFyPjIwMTg8L1llYXI+PFJlY051bT40MzwvUmVjTnVtPjxyZWNvcmQ+
PHJlYy1udW1iZXI+NDM8L3JlYy1udW1iZXI+PGZvcmVpZ24ta2V5cz48a2V5IGFwcD0iRU4iIGRi
LWlkPSJlcnZ3dDBhZjV0ZTAybGV6ZDVicHd2cGZ6ZHc1MjVmMjB4ZTkiIHRpbWVzdGFtcD0iMTc0
MTYxNTM2NyI+NDM8L2tleT48L2ZvcmVpZ24ta2V5cz48cmVmLXR5cGUgbmFtZT0iSm91cm5hbCBB
cnRpY2xlIj4xNzwvcmVmLXR5cGU+PGNvbnRyaWJ1dG9ycz48YXV0aG9ycz48YXV0aG9yPlBlbmcs
IFguIFAuPC9hdXRob3I+PGF1dGhvcj5MaW0sIFMuPC9hdXRob3I+PGF1dGhvcj5MaSwgUy48L2F1
dGhvcj48YXV0aG9yPk1hcmphdmFhcmEsIEwuPC9hdXRob3I+PGF1dGhvcj5DaGFiZXMsIEEuPC9h
dXRob3I+PGF1dGhvcj5aaGFvLCBYLjwvYXV0aG9yPjwvYXV0aG9ycz48L2NvbnRyaWJ1dG9ycz48
YXV0aC1hZGRyZXNzPk1vbGVjdWxhciBCaW9sb2d5IFByb2dyYW0sIE1lbW9yaWFsIFNsb2FuIEtl
dHRlcmluZyBDYW5jZXIgQ2VudGVyLCBOZXcgWW9yaywgTlksIFVuaXRlZCBTdGF0ZXMgb2YgQW1l
cmljYS4mI3hEO1RyaS1JbnN0aXR1dGlvbmFsIE1ELVBoRCBQcm9ncmFtIG9mIFdlaWxsIENvcm5l
bGwgTWVkaWNhbCBTY2hvb2wsIFJvY2tlZmVsbGVyIFVuaXZlcnNpdHksIGFuZCBTbG9hbi1LZXR0
ZXJpbmcgQ2FuY2VyIENlbnRlciwgTmV3IFlvcmssIE5ZLCBVbml0ZWQgU3RhdGVzIG9mIEFtZXJp
Y2EuJiN4RDtEZXBhcnRtZW50IG9mIE1lZGljYWwgQmlvY2hlbWlzdHJ5IGFuZCBCaW9waHlzaWNz
LCBVbWVhIFVuaXZlcnNpdHksIFVtZWEsIFN3ZWRlbi48L2F1dGgtYWRkcmVzcz48dGl0bGVzPjx0
aXRsZT5BY3V0ZSBTbWM1LzYgZGVwbGV0aW9uIHJldmVhbHMgaXRzIHByaW1hcnkgcm9sZSBpbiBy
RE5BIHJlcGxpY2F0aW9uIGJ5IHJlc3RyYWluaW5nIHJlY29tYmluYXRpb24gYXQgZm9yayBwYXVz
aW5nIHNpdGVzPC90aXRsZT48c2Vjb25kYXJ5LXRpdGxlPlBMb1MgR2VuZXQ8L3NlY29uZGFyeS10
aXRsZT48L3RpdGxlcz48cGVyaW9kaWNhbD48ZnVsbC10aXRsZT5QTG9TIEdlbmV0PC9mdWxsLXRp
dGxlPjwvcGVyaW9kaWNhbD48cGFnZXM+ZTEwMDcxMjk8L3BhZ2VzPjx2b2x1bWU+MTQ8L3ZvbHVt
ZT48bnVtYmVyPjE8L251bWJlcj48ZWRpdGlvbj4yMDE4MDEyMzwvZWRpdGlvbj48a2V5d29yZHM+
PGtleXdvcmQ+Q2VsbCBDeWNsZSBQcm90ZWlucy8qZ2VuZXRpY3M8L2tleXdvcmQ+PGtleXdvcmQ+
Q2hyb21vc29tZXMsIEZ1bmdhbC9nZW5ldGljcy9tZXRhYm9saXNtPC9rZXl3b3JkPjxrZXl3b3Jk
PkRFQUQtYm94IFJOQSBIZWxpY2FzZXMvZ2VuZXRpY3MvbWV0YWJvbGlzbTwva2V5d29yZD48a2V5
d29yZD5ETkEgRGFtYWdlPC9rZXl3b3JkPjxrZXl3b3JkPipETkEgUmVwbGljYXRpb248L2tleXdv
cmQ+PGtleXdvcmQ+RE5BLCBGdW5nYWwvZ2VuZXRpY3MvbWV0YWJvbGlzbTwva2V5d29yZD48a2V5
d29yZD5ETkEsIFJpYm9zb21hbC8qZ2VuZXRpY3M8L2tleXdvcmQ+PGtleXdvcmQ+RE5BLUJpbmRp
bmcgUHJvdGVpbnMvZ2VuZXRpY3MvbWV0YWJvbGlzbTwva2V5d29yZD48a2V5d29yZD5NdXRhdGlv
bjwva2V5d29yZD48a2V5d29yZD5SZWNvbWJpbmF0aW9uLCBHZW5ldGljLypnZW5ldGljczwva2V5
d29yZD48a2V5d29yZD5TYWNjaGFyb215Y2VzIGNlcmV2aXNpYWUvKmdlbmV0aWNzL21ldGFib2xp
c208L2tleXdvcmQ+PGtleXdvcmQ+U2FjY2hhcm9teWNlcyBjZXJldmlzaWFlIFByb3RlaW5zLypn
ZW5ldGljcy9tZXRhYm9saXNtPC9rZXl3b3JkPjwva2V5d29yZHM+PGRhdGVzPjx5ZWFyPjIwMTg8
L3llYXI+PHB1Yi1kYXRlcz48ZGF0ZT5KYW48L2RhdGU+PC9wdWItZGF0ZXM+PC9kYXRlcz48aXNi
bj4xNTUzLTc0MDQgKEVsZWN0cm9uaWMpJiN4RDsxNTUzLTczOTAgKFByaW50KSYjeEQ7MTU1My03
MzkwIChMaW5raW5nKTwvaXNibj48YWNjZXNzaW9uLW51bT4yOTM2MDg2MDwvYWNjZXNzaW9uLW51
bT48dXJscz48cmVsYXRlZC11cmxzPjx1cmw+aHR0cHM6Ly93d3cubmNiaS5ubG0ubmloLmdvdi9w
dWJtZWQvMjkzNjA4NjA8L3VybD48L3JlbGF0ZWQtdXJscz48L3VybHM+PGN1c3RvbTE+VGhlIGF1
dGhvcnMgaGF2ZSBkZWNsYXJlZCB0aGF0IG5vIGNvbXBldGluZyBpbnRlcmVzdHMgZXhpc3QuPC9j
dXN0b20xPjxjdXN0b20yPlBNQzU3Nzk2NTE8L2N1c3RvbTI+PGVsZWN0cm9uaWMtcmVzb3VyY2Ut
bnVtPjEwLjEzNzEvam91cm5hbC5wZ2VuLjEwMDcxMjk8L2VsZWN0cm9uaWMtcmVzb3VyY2UtbnVt
PjxyZW1vdGUtZGF0YWJhc2UtbmFtZT5NZWRsaW5lPC9yZW1vdGUtZGF0YWJhc2UtbmFtZT48cmVt
b3RlLWRhdGFiYXNlLXByb3ZpZGVyPk5MTTwvcmVtb3RlLWRhdGFiYXNlLXByb3ZpZGVyPjwvcmVj
b3JkPjwvQ2l0ZT48L0VuZE5vdGU+
</w:fldData>
        </w:fldChar>
      </w:r>
      <w:r w:rsidRPr="002867D1">
        <w:rPr>
          <w:rFonts w:ascii="Arial" w:hAnsi="Arial" w:cs="Arial"/>
          <w:color w:val="000000" w:themeColor="text1"/>
          <w:sz w:val="22"/>
          <w:szCs w:val="22"/>
        </w:rPr>
        <w:instrText xml:space="preserve"> ADDIN EN.CITE </w:instrText>
      </w:r>
      <w:r w:rsidRPr="002867D1"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OaXNoaW11cmE8L0F1dGhvcj48WWVhcj4yMDA5PC9ZZWFy
PjxSZWNOdW0+NTg8L1JlY051bT48RGlzcGxheVRleHQ+PHN0eWxlIGZhY2U9InN1cGVyc2NyaXB0
Ij41OCw2Mzwvc3R5bGU+PC9EaXNwbGF5VGV4dD48cmVjb3JkPjxyZWMtbnVtYmVyPjU4PC9yZWMt
bnVtYmVyPjxmb3JlaWduLWtleXM+PGtleSBhcHA9IkVOIiBkYi1pZD0iZXJ2d3QwYWY1dGUwMmxl
emQ1YnB3dnBmemR3NTI1ZjIweGU5IiB0aW1lc3RhbXA9IjE3NDE3NDExMjciPjU4PC9rZXk+PC9m
b3JlaWduLWtleXM+PHJlZi10eXBlIG5hbWU9IkpvdXJuYWwgQXJ0aWNsZSI+MTc8L3JlZi10eXBl
Pjxjb250cmlidXRvcnM+PGF1dGhvcnM+PGF1dGhvcj5OaXNoaW11cmEsIEsuPC9hdXRob3I+PGF1
dGhvcj5GdWthZ2F3YSwgVC48L2F1dGhvcj48YXV0aG9yPlRha2lzYXdhLCBILjwvYXV0aG9yPjxh
dXRob3I+S2FraW1vdG8sIFQuPC9hdXRob3I+PGF1dGhvcj5LYW5lbWFraSwgTS48L2F1dGhvcj48
L2F1dGhvcnM+PC9jb250cmlidXRvcnM+PGF1dGgtYWRkcmVzcz5EZXBhcnRtZW50IG9mIEJpb2xv
Z2ljYWwgU2NpZW5jZXMsIE9zYWthIFVuaXZlcnNpdHksIEphcGFuLjwvYXV0aC1hZGRyZXNzPjx0
aXRsZXM+PHRpdGxlPkFuIGF1eGluLWJhc2VkIGRlZ3JvbiBzeXN0ZW0gZm9yIHRoZSByYXBpZCBk
ZXBsZXRpb24gb2YgcHJvdGVpbnMgaW4gbm9ucGxhbnQgY2VsbHM8L3RpdGxlPjxzZWNvbmRhcnkt
dGl0bGU+TmF0IE1ldGhvZHM8L3NlY29uZGFyeS10aXRsZT48L3RpdGxlcz48cGVyaW9kaWNhbD48
ZnVsbC10aXRsZT5OYXQgTWV0aG9kczwvZnVsbC10aXRsZT48L3BlcmlvZGljYWw+PHBhZ2VzPjkx
Ny05MjI8L3BhZ2VzPjx2b2x1bWU+Njwvdm9sdW1lPjxudW1iZXI+MTI8L251bWJlcj48ZWRpdGlv
bj4yMDA5MTExNTwvZWRpdGlvbj48a2V5d29yZHM+PGtleXdvcmQ+QW5pbWFsczwva2V5d29yZD48
a2V5d29yZD5DZWxsIExpbmU8L2tleXdvcmQ+PGtleXdvcmQ+Q2hpY2tlbnM8L2tleXdvcmQ+PGtl
eXdvcmQ+R3JlZW4gRmx1b3Jlc2NlbnQgUHJvdGVpbnMvbWV0YWJvbGlzbTwva2V5d29yZD48a2V5
d29yZD5JbmRvbGVhY2V0aWMgQWNpZHMvKm1ldGFib2xpc208L2tleXdvcmQ+PGtleXdvcmQ+UHJv
dGVpbnMvKm1ldGFib2xpc208L2tleXdvcmQ+PGtleXdvcmQ+U0tQIEN1bGxpbiBGLUJveCBQcm90
ZWluIExpZ2FzZXMvbWV0YWJvbGlzbTwva2V5d29yZD48a2V5d29yZD5TYWNjaGFyb215Y2VzIGNl
cmV2aXNpYWUvbWV0YWJvbGlzbTwva2V5d29yZD48L2tleXdvcmRzPjxkYXRlcz48eWVhcj4yMDA5
PC95ZWFyPjxwdWItZGF0ZXM+PGRhdGU+RGVjPC9kYXRlPjwvcHViLWRhdGVzPjwvZGF0ZXM+PGlz
Ym4+MTU0OC03MTA1IChFbGVjdHJvbmljKSYjeEQ7MTU0OC03MDkxIChMaW5raW5nKTwvaXNibj48
YWNjZXNzaW9uLW51bT4xOTkxNTU2MDwvYWNjZXNzaW9uLW51bT48dXJscz48cmVsYXRlZC11cmxz
Pjx1cmw+aHR0cHM6Ly93d3cubmNiaS5ubG0ubmloLmdvdi9wdWJtZWQvMTk5MTU1NjA8L3VybD48
L3JlbGF0ZWQtdXJscz48L3VybHM+PGVsZWN0cm9uaWMtcmVzb3VyY2UtbnVtPjEwLjEwMzgvbm1l
dGguMTQwMTwvZWxlY3Ryb25pYy1yZXNvdXJjZS1udW0+PHJlbW90ZS1kYXRhYmFzZS1uYW1lPk1l
ZGxpbmU8L3JlbW90ZS1kYXRhYmFzZS1uYW1lPjxyZW1vdGUtZGF0YWJhc2UtcHJvdmlkZXI+TkxN
PC9yZW1vdGUtZGF0YWJhc2UtcHJvdmlkZXI+PC9yZWNvcmQ+PC9DaXRlPjxDaXRlPjxBdXRob3I+
UGVuZzwvQXV0aG9yPjxZZWFyPjIwMTg8L1llYXI+PFJlY051bT40MzwvUmVjTnVtPjxyZWNvcmQ+
PHJlYy1udW1iZXI+NDM8L3JlYy1udW1iZXI+PGZvcmVpZ24ta2V5cz48a2V5IGFwcD0iRU4iIGRi
LWlkPSJlcnZ3dDBhZjV0ZTAybGV6ZDVicHd2cGZ6ZHc1MjVmMjB4ZTkiIHRpbWVzdGFtcD0iMTc0
MTYxNTM2NyI+NDM8L2tleT48L2ZvcmVpZ24ta2V5cz48cmVmLXR5cGUgbmFtZT0iSm91cm5hbCBB
cnRpY2xlIj4xNzwvcmVmLXR5cGU+PGNvbnRyaWJ1dG9ycz48YXV0aG9ycz48YXV0aG9yPlBlbmcs
IFguIFAuPC9hdXRob3I+PGF1dGhvcj5MaW0sIFMuPC9hdXRob3I+PGF1dGhvcj5MaSwgUy48L2F1
dGhvcj48YXV0aG9yPk1hcmphdmFhcmEsIEwuPC9hdXRob3I+PGF1dGhvcj5DaGFiZXMsIEEuPC9h
dXRob3I+PGF1dGhvcj5aaGFvLCBYLjwvYXV0aG9yPjwvYXV0aG9ycz48L2NvbnRyaWJ1dG9ycz48
YXV0aC1hZGRyZXNzPk1vbGVjdWxhciBCaW9sb2d5IFByb2dyYW0sIE1lbW9yaWFsIFNsb2FuIEtl
dHRlcmluZyBDYW5jZXIgQ2VudGVyLCBOZXcgWW9yaywgTlksIFVuaXRlZCBTdGF0ZXMgb2YgQW1l
cmljYS4mI3hEO1RyaS1JbnN0aXR1dGlvbmFsIE1ELVBoRCBQcm9ncmFtIG9mIFdlaWxsIENvcm5l
bGwgTWVkaWNhbCBTY2hvb2wsIFJvY2tlZmVsbGVyIFVuaXZlcnNpdHksIGFuZCBTbG9hbi1LZXR0
ZXJpbmcgQ2FuY2VyIENlbnRlciwgTmV3IFlvcmssIE5ZLCBVbml0ZWQgU3RhdGVzIG9mIEFtZXJp
Y2EuJiN4RDtEZXBhcnRtZW50IG9mIE1lZGljYWwgQmlvY2hlbWlzdHJ5IGFuZCBCaW9waHlzaWNz
LCBVbWVhIFVuaXZlcnNpdHksIFVtZWEsIFN3ZWRlbi48L2F1dGgtYWRkcmVzcz48dGl0bGVzPjx0
aXRsZT5BY3V0ZSBTbWM1LzYgZGVwbGV0aW9uIHJldmVhbHMgaXRzIHByaW1hcnkgcm9sZSBpbiBy
RE5BIHJlcGxpY2F0aW9uIGJ5IHJlc3RyYWluaW5nIHJlY29tYmluYXRpb24gYXQgZm9yayBwYXVz
aW5nIHNpdGVzPC90aXRsZT48c2Vjb25kYXJ5LXRpdGxlPlBMb1MgR2VuZXQ8L3NlY29uZGFyeS10
aXRsZT48L3RpdGxlcz48cGVyaW9kaWNhbD48ZnVsbC10aXRsZT5QTG9TIEdlbmV0PC9mdWxsLXRp
dGxlPjwvcGVyaW9kaWNhbD48cGFnZXM+ZTEwMDcxMjk8L3BhZ2VzPjx2b2x1bWU+MTQ8L3ZvbHVt
ZT48bnVtYmVyPjE8L251bWJlcj48ZWRpdGlvbj4yMDE4MDEyMzwvZWRpdGlvbj48a2V5d29yZHM+
PGtleXdvcmQ+Q2VsbCBDeWNsZSBQcm90ZWlucy8qZ2VuZXRpY3M8L2tleXdvcmQ+PGtleXdvcmQ+
Q2hyb21vc29tZXMsIEZ1bmdhbC9nZW5ldGljcy9tZXRhYm9saXNtPC9rZXl3b3JkPjxrZXl3b3Jk
PkRFQUQtYm94IFJOQSBIZWxpY2FzZXMvZ2VuZXRpY3MvbWV0YWJvbGlzbTwva2V5d29yZD48a2V5
d29yZD5ETkEgRGFtYWdlPC9rZXl3b3JkPjxrZXl3b3JkPipETkEgUmVwbGljYXRpb248L2tleXdv
cmQ+PGtleXdvcmQ+RE5BLCBGdW5nYWwvZ2VuZXRpY3MvbWV0YWJvbGlzbTwva2V5d29yZD48a2V5
d29yZD5ETkEsIFJpYm9zb21hbC8qZ2VuZXRpY3M8L2tleXdvcmQ+PGtleXdvcmQ+RE5BLUJpbmRp
bmcgUHJvdGVpbnMvZ2VuZXRpY3MvbWV0YWJvbGlzbTwva2V5d29yZD48a2V5d29yZD5NdXRhdGlv
bjwva2V5d29yZD48a2V5d29yZD5SZWNvbWJpbmF0aW9uLCBHZW5ldGljLypnZW5ldGljczwva2V5
d29yZD48a2V5d29yZD5TYWNjaGFyb215Y2VzIGNlcmV2aXNpYWUvKmdlbmV0aWNzL21ldGFib2xp
c208L2tleXdvcmQ+PGtleXdvcmQ+U2FjY2hhcm9teWNlcyBjZXJldmlzaWFlIFByb3RlaW5zLypn
ZW5ldGljcy9tZXRhYm9saXNtPC9rZXl3b3JkPjwva2V5d29yZHM+PGRhdGVzPjx5ZWFyPjIwMTg8
L3llYXI+PHB1Yi1kYXRlcz48ZGF0ZT5KYW48L2RhdGU+PC9wdWItZGF0ZXM+PC9kYXRlcz48aXNi
bj4xNTUzLTc0MDQgKEVsZWN0cm9uaWMpJiN4RDsxNTUzLTczOTAgKFByaW50KSYjeEQ7MTU1My03
MzkwIChMaW5raW5nKTwvaXNibj48YWNjZXNzaW9uLW51bT4yOTM2MDg2MDwvYWNjZXNzaW9uLW51
bT48dXJscz48cmVsYXRlZC11cmxzPjx1cmw+aHR0cHM6Ly93d3cubmNiaS5ubG0ubmloLmdvdi9w
dWJtZWQvMjkzNjA4NjA8L3VybD48L3JlbGF0ZWQtdXJscz48L3VybHM+PGN1c3RvbTE+VGhlIGF1
dGhvcnMgaGF2ZSBkZWNsYXJlZCB0aGF0IG5vIGNvbXBldGluZyBpbnRlcmVzdHMgZXhpc3QuPC9j
dXN0b20xPjxjdXN0b20yPlBNQzU3Nzk2NTE8L2N1c3RvbTI+PGVsZWN0cm9uaWMtcmVzb3VyY2Ut
bnVtPjEwLjEzNzEvam91cm5hbC5wZ2VuLjEwMDcxMjk8L2VsZWN0cm9uaWMtcmVzb3VyY2UtbnVt
PjxyZW1vdGUtZGF0YWJhc2UtbmFtZT5NZWRsaW5lPC9yZW1vdGUtZGF0YWJhc2UtbmFtZT48cmVt
b3RlLWRhdGFiYXNlLXByb3ZpZGVyPk5MTTwvcmVtb3RlLWRhdGFiYXNlLXByb3ZpZGVyPjwvcmVj
b3JkPjwvQ2l0ZT48L0VuZE5vdGU+
</w:fldData>
        </w:fldChar>
      </w:r>
      <w:r w:rsidRPr="002867D1">
        <w:rPr>
          <w:rFonts w:ascii="Arial" w:hAnsi="Arial" w:cs="Arial"/>
          <w:color w:val="000000" w:themeColor="text1"/>
          <w:sz w:val="22"/>
          <w:szCs w:val="22"/>
        </w:rPr>
        <w:instrText xml:space="preserve"> ADDIN EN.CITE.DATA </w:instrText>
      </w:r>
      <w:r w:rsidRPr="002867D1">
        <w:rPr>
          <w:rFonts w:ascii="Arial" w:hAnsi="Arial" w:cs="Arial"/>
          <w:color w:val="000000" w:themeColor="text1"/>
          <w:sz w:val="22"/>
          <w:szCs w:val="22"/>
        </w:rPr>
      </w:r>
      <w:r w:rsidRPr="002867D1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Pr="002867D1">
        <w:rPr>
          <w:rFonts w:ascii="Arial" w:hAnsi="Arial" w:cs="Arial"/>
          <w:color w:val="000000" w:themeColor="text1"/>
          <w:sz w:val="22"/>
          <w:szCs w:val="22"/>
        </w:rPr>
      </w:r>
      <w:r w:rsidRPr="002867D1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 w:rsidRPr="002867D1">
        <w:rPr>
          <w:rFonts w:ascii="Arial" w:hAnsi="Arial" w:cs="Arial"/>
          <w:noProof/>
          <w:color w:val="000000" w:themeColor="text1"/>
          <w:sz w:val="22"/>
          <w:szCs w:val="22"/>
          <w:vertAlign w:val="superscript"/>
        </w:rPr>
        <w:t>58,63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. Immunoblots monitoring subunit degradation were probed with the anti-Flag antibody (top). All strains also contained TAP-tagged Smc5 to assess its SUMOylation, which was detected by immunoblotting using an anti-TAP antibody (mid-bottom). Long exposure reveals both unmodified Smc5 and SUMOylated form of Smc5. </w:t>
      </w:r>
    </w:p>
    <w:p w14:paraId="4A68E7E3" w14:textId="77777777" w:rsidR="005345D8" w:rsidRPr="002867D1" w:rsidRDefault="005345D8" w:rsidP="005345D8">
      <w:pPr>
        <w:pStyle w:val="ListParagraph"/>
        <w:numPr>
          <w:ilvl w:val="0"/>
          <w:numId w:val="2"/>
        </w:numPr>
        <w:rPr>
          <w:rFonts w:ascii="Arial" w:hAnsi="Arial" w:cs="Arial"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Acute loss of Smc5, Nse4, or Nse6 reduces Smc6 SUMOylation. Experiments were conducted and results are shown as in panel c. </w:t>
      </w:r>
    </w:p>
    <w:p w14:paraId="3594BC91" w14:textId="77777777" w:rsidR="005345D8" w:rsidRPr="002867D1" w:rsidRDefault="005345D8" w:rsidP="005345D8">
      <w:pPr>
        <w:pStyle w:val="Default"/>
        <w:numPr>
          <w:ilvl w:val="0"/>
          <w:numId w:val="2"/>
        </w:numPr>
        <w:rPr>
          <w:rFonts w:ascii="Arial" w:hAnsi="Arial" w:cs="Arial"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Schematic to illustrate enrichment of SUMOylated proteins, including Myc-tagged Sgs1, on Ni-NTA resin from cells containing His8-tagged SUMO and subsequent detection of SUMOylated form of Sgs1 on immunoblots probed with an anti-Myc antibody. </w:t>
      </w:r>
    </w:p>
    <w:p w14:paraId="2612DCFF" w14:textId="77777777" w:rsidR="005345D8" w:rsidRPr="002867D1" w:rsidRDefault="005345D8" w:rsidP="005345D8">
      <w:pPr>
        <w:pStyle w:val="Default"/>
        <w:numPr>
          <w:ilvl w:val="0"/>
          <w:numId w:val="2"/>
        </w:numPr>
        <w:rPr>
          <w:rFonts w:ascii="Arial" w:hAnsi="Arial" w:cs="Arial"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SUMOylated forms of Sgs1-Myc (Su-Sgs1). Immunoblots probed with an anti-Myc antibody showed that Sgs1 SUMOylation was only defected when cells contain His8-tagged Smt3 (lane 3). Cells were treated with genotoxin MMS to induce Sgs1 SUMOylation. Protein loading is shown by Ponceau stain (stain). </w:t>
      </w:r>
    </w:p>
    <w:p w14:paraId="3CB4DFB4" w14:textId="77777777" w:rsidR="005345D8" w:rsidRPr="002867D1" w:rsidRDefault="005345D8" w:rsidP="005345D8">
      <w:pPr>
        <w:pStyle w:val="ListParagraph"/>
        <w:numPr>
          <w:ilvl w:val="0"/>
          <w:numId w:val="2"/>
        </w:numPr>
        <w:rPr>
          <w:rFonts w:ascii="Arial" w:hAnsi="Arial" w:cs="Arial"/>
          <w:b/>
          <w:bCs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color w:val="000000" w:themeColor="text1"/>
          <w:sz w:val="22"/>
          <w:szCs w:val="22"/>
        </w:rPr>
        <w:t>Acute loss of Smc5, Nse3, or Nse5 reduces the level of Sgs1 SUMOylation. Cells were treated and results are shown as in panel f.</w:t>
      </w:r>
    </w:p>
    <w:p w14:paraId="01F6D7A8" w14:textId="77777777" w:rsidR="005345D8" w:rsidRPr="002867D1" w:rsidRDefault="005345D8" w:rsidP="005345D8">
      <w:pPr>
        <w:rPr>
          <w:rFonts w:ascii="Arial" w:hAnsi="Arial" w:cs="Arial"/>
          <w:color w:val="000000" w:themeColor="text1"/>
          <w:sz w:val="22"/>
          <w:szCs w:val="22"/>
        </w:rPr>
      </w:pPr>
    </w:p>
    <w:p w14:paraId="75BC04A5" w14:textId="77777777" w:rsidR="005345D8" w:rsidRPr="002867D1" w:rsidRDefault="005345D8" w:rsidP="005345D8">
      <w:pPr>
        <w:snapToGrid w:val="0"/>
        <w:rPr>
          <w:rFonts w:ascii="Arial" w:hAnsi="Arial" w:cs="Arial"/>
          <w:b/>
          <w:bCs/>
          <w:color w:val="000000" w:themeColor="text1"/>
          <w:sz w:val="22"/>
          <w:szCs w:val="22"/>
        </w:rPr>
      </w:pPr>
    </w:p>
    <w:p w14:paraId="490B2C1F" w14:textId="77777777" w:rsidR="005345D8" w:rsidRPr="002867D1" w:rsidRDefault="005345D8" w:rsidP="005345D8">
      <w:pPr>
        <w:snapToGrid w:val="0"/>
        <w:rPr>
          <w:rFonts w:ascii="Arial" w:hAnsi="Arial" w:cs="Arial"/>
          <w:b/>
          <w:bCs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>Supplementary Fig. 7. Mutating the ATP binding or hydrolysis site on Smc5 leads to cell lethality</w:t>
      </w:r>
    </w:p>
    <w:p w14:paraId="4CA88DAF" w14:textId="77777777" w:rsidR="005345D8" w:rsidRPr="002867D1" w:rsidRDefault="005345D8" w:rsidP="005345D8">
      <w:pPr>
        <w:pStyle w:val="Default"/>
        <w:rPr>
          <w:rFonts w:ascii="Arial" w:hAnsi="Arial" w:cs="Arial"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>a-c)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 Mutating the key residue of Smc5 involved in ATP binding or hydrolysis results in lethality. Diploid yeast strains with indicated genotypes were examined by tetrad analyses. Three representative </w:t>
      </w:r>
      <w:proofErr w:type="gramStart"/>
      <w:r w:rsidRPr="002867D1">
        <w:rPr>
          <w:rFonts w:ascii="Arial" w:hAnsi="Arial" w:cs="Arial"/>
          <w:color w:val="000000" w:themeColor="text1"/>
          <w:sz w:val="22"/>
          <w:szCs w:val="22"/>
        </w:rPr>
        <w:t>tetrads</w:t>
      </w:r>
      <w:proofErr w:type="gramEnd"/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 are shown for each diploid strain and are numbered. While HA tagged wild-type Smc5 supported cell growth (</w:t>
      </w: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>a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>), HA-tagged smc5</w:t>
      </w:r>
      <w:r w:rsidRPr="002867D1">
        <w:rPr>
          <w:rFonts w:ascii="Arial" w:hAnsi="Arial" w:cs="Arial"/>
          <w:color w:val="000000" w:themeColor="text1"/>
          <w:sz w:val="22"/>
          <w:szCs w:val="22"/>
          <w:vertAlign w:val="superscript"/>
        </w:rPr>
        <w:t>KE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 (mutated for ATP binding site) (</w:t>
      </w: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>b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>) or HA-tagged smc5</w:t>
      </w:r>
      <w:r w:rsidRPr="002867D1">
        <w:rPr>
          <w:rFonts w:ascii="Arial" w:hAnsi="Arial" w:cs="Arial"/>
          <w:color w:val="000000" w:themeColor="text1"/>
          <w:sz w:val="22"/>
          <w:szCs w:val="22"/>
          <w:vertAlign w:val="superscript"/>
        </w:rPr>
        <w:t>EQ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 (mutated for ATP hydrolysis site) (</w:t>
      </w: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>c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) failed to support cell growth. </w:t>
      </w:r>
    </w:p>
    <w:p w14:paraId="7950460B" w14:textId="77777777" w:rsidR="005345D8" w:rsidRPr="002867D1" w:rsidRDefault="005345D8" w:rsidP="005345D8">
      <w:pPr>
        <w:rPr>
          <w:rFonts w:ascii="Arial" w:hAnsi="Arial" w:cs="Arial"/>
          <w:color w:val="000000" w:themeColor="text1"/>
          <w:sz w:val="22"/>
          <w:szCs w:val="22"/>
        </w:rPr>
      </w:pPr>
    </w:p>
    <w:p w14:paraId="179BFB2D" w14:textId="77777777" w:rsidR="005345D8" w:rsidRPr="002867D1" w:rsidRDefault="005345D8" w:rsidP="005345D8">
      <w:pPr>
        <w:rPr>
          <w:rFonts w:ascii="Arial" w:hAnsi="Arial" w:cs="Arial"/>
          <w:color w:val="000000" w:themeColor="text1"/>
          <w:sz w:val="22"/>
          <w:szCs w:val="22"/>
        </w:rPr>
      </w:pPr>
    </w:p>
    <w:p w14:paraId="55FFA578" w14:textId="77777777" w:rsidR="005345D8" w:rsidRPr="002867D1" w:rsidRDefault="005345D8" w:rsidP="005345D8">
      <w:pPr>
        <w:rPr>
          <w:rFonts w:ascii="Arial" w:hAnsi="Arial" w:cs="Arial"/>
          <w:b/>
          <w:bCs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>Supplementary Fig. 8. Structural comparison of Nse2 bound to Smc5 versus bound to Smc5-Smc6.</w:t>
      </w:r>
    </w:p>
    <w:p w14:paraId="4B7BC84E" w14:textId="77777777" w:rsidR="005345D8" w:rsidRPr="002867D1" w:rsidRDefault="005345D8" w:rsidP="005345D8">
      <w:pPr>
        <w:pStyle w:val="ListParagraph"/>
        <w:numPr>
          <w:ilvl w:val="0"/>
          <w:numId w:val="4"/>
        </w:numPr>
        <w:snapToGrid w:val="0"/>
        <w:rPr>
          <w:rFonts w:ascii="Arial" w:hAnsi="Arial" w:cs="Arial"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color w:val="000000" w:themeColor="text1"/>
          <w:sz w:val="22"/>
          <w:szCs w:val="22"/>
        </w:rPr>
        <w:t>The structure of Nse2 bound to a portion of Smc5’s coiled coil arm region, the Ubc9 E2 and a SUMO moiety bound to the backside of Ubc9. (</w:t>
      </w: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>Top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) a schematic of the Nse2 domains 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lastRenderedPageBreak/>
        <w:t>mapped in the structure (PDB:7P47), with the dashed line indicating an internal deletion in this shortened version of Nse2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WYXJlamFvPC9BdXRob3I+PFllYXI+MjAyMTwvWWVhcj48
UmVjTnVtPjE2PC9SZWNOdW0+PERpc3BsYXlUZXh0PjxzdHlsZSBmYWNlPSJzdXBlcnNjcmlwdCI+
MzM8L3N0eWxlPjwvRGlzcGxheVRleHQ+PHJlY29yZD48cmVjLW51bWJlcj4xNjwvcmVjLW51bWJl
cj48Zm9yZWlnbi1rZXlzPjxrZXkgYXBwPSJFTiIgZGItaWQ9ImVydnd0MGFmNXRlMDJsZXpkNWJw
d3ZwZnpkdzUyNWYyMHhlOSIgdGltZXN0YW1wPSIxNzQxNTQ0NDMxIj4xNjwva2V5PjwvZm9yZWln
bi1rZXlzPjxyZWYtdHlwZSBuYW1lPSJKb3VybmFsIEFydGljbGUiPjE3PC9yZWYtdHlwZT48Y29u
dHJpYnV0b3JzPjxhdXRob3JzPjxhdXRob3I+VmFyZWphbywgTi48L2F1dGhvcj48YXV0aG9yPkxh
c2NvcnosIEouPC9hdXRob3I+PGF1dGhvcj5Db2RpbmEtRmFicmEsIEouPC9hdXRob3I+PGF1dGhv
cj5CZWxsaSwgRy48L2F1dGhvcj48YXV0aG9yPkJvcnJhcy1HYXMsIEguPC9hdXRob3I+PGF1dGhv
cj5Ub3JyZXMtUm9zZWxsLCBKLjwvYXV0aG9yPjxhdXRob3I+UmV2ZXJ0ZXIsIEQuPC9hdXRob3I+
PC9hdXRob3JzPjwvY29udHJpYnV0b3JzPjxhdXRoLWFkZHJlc3M+SW5zdGl0dXQgZGUgQmlvdGVj
bm9sb2dpYSBpIGRlIEJpb21lZGljaW5hIChJQkIpIGFuZCBEZXB0LiBkZSBCaW9xdWltaWNhIGkg
QmlvbG9naWEgTW9sZWN1bGFyLCBVbml2ZXJzaXRhdCBBdXRvbm9tYSBkZSBCYXJjZWxvbmEsIDA4
MTkzLCBCZWxsYXRlcnJhLCBTcGFpbi4mI3hEO0lSQkxMRUlEQSwgRGVwdC4gQ2llbmNpZXMgTWVk
aXF1ZXMgQmFzaXF1ZXMsIFVuaXZlcnNpdGF0IGRlIExsZWlkYSwgTGxlaWRhLCBTcGFpbi4mI3hE
O0luc3RpdHV0IGRlIEJpb3RlY25vbG9naWEgaSBkZSBCaW9tZWRpY2luYSAoSUJCKSBhbmQgRGVw
dC4gZGUgQmlvcXVpbWljYSBpIEJpb2xvZ2lhIE1vbGVjdWxhciwgVW5pdmVyc2l0YXQgQXV0b25v
bWEgZGUgQmFyY2Vsb25hLCAwODE5MywgQmVsbGF0ZXJyYSwgU3BhaW4uIGRhdmlkLnJldmVydGVy
QHVhYi5jYXQuPC9hdXRoLWFkZHJlc3M+PHRpdGxlcz48dGl0bGU+U3RydWN0dXJhbCBiYXNpcyBm
b3IgdGhlIEUzIGxpZ2FzZSBhY3Rpdml0eSBlbmhhbmNlbWVudCBvZiB5ZWFzdCBOc2UyIGJ5IFNV
TU8taW50ZXJhY3RpbmcgbW90aWZzPC90aXRsZT48c2Vjb25kYXJ5LXRpdGxlPk5hdCBDb21tdW48
L3NlY29uZGFyeS10aXRsZT48L3RpdGxlcz48cGVyaW9kaWNhbD48ZnVsbC10aXRsZT5OYXQgQ29t
bXVuPC9mdWxsLXRpdGxlPjwvcGVyaW9kaWNhbD48cGFnZXM+NzAxMzwvcGFnZXM+PHZvbHVtZT4x
Mjwvdm9sdW1lPjxudW1iZXI+MTwvbnVtYmVyPjxlZGl0aW9uPjIwMjEvMTIvMDM8L2VkaXRpb24+
PGtleXdvcmRzPjxrZXl3b3JkPkJhc2ljIEhlbGl4LUxvb3AtSGVsaXggVHJhbnNjcmlwdGlvbiBG
YWN0b3JzPC9rZXl3b3JkPjxrZXl3b3JkPkJpb21pbWV0aWNzPC9rZXl3b3JkPjxrZXl3b3JkPkNl
bGwgQ3ljbGUgUHJvdGVpbnM8L2tleXdvcmQ+PGtleXdvcmQ+Q3J5c3RhbGxvZ3JhcGh5LCBYLVJh
eTwva2V5d29yZD48a2V5d29yZD5ETkEgRGFtYWdlPC9rZXl3b3JkPjxrZXl3b3JkPlByb3RlaW4g
UHJvY2Vzc2luZywgUG9zdC1UcmFuc2xhdGlvbmFsPC9rZXl3b3JkPjxrZXl3b3JkPlByb3Rlb3N0
YXNpczwva2V5d29yZD48a2V5d29yZD5SZWNvbWJpbmF0aW9uYWwgRE5BIFJlcGFpcjwva2V5d29y
ZD48a2V5d29yZD5SZXByZXNzb3IgUHJvdGVpbnM8L2tleXdvcmQ+PGtleXdvcmQ+U2FjY2hhcm9t
eWNlcyBjZXJldmlzaWFlLyptZXRhYm9saXNtPC9rZXl3b3JkPjxrZXl3b3JkPlNhY2NoYXJvbXlj
ZXMgY2VyZXZpc2lhZSBQcm90ZWlucy8qY2hlbWlzdHJ5LyptZXRhYm9saXNtPC9rZXl3b3JkPjxr
ZXl3b3JkPlNtYWxsIFViaXF1aXRpbi1SZWxhdGVkIE1vZGlmaWVyIFByb3RlaW5zLypjaGVtaXN0
cnkvKm1ldGFib2xpc208L2tleXdvcmQ+PGtleXdvcmQ+VWJpcXVpdGluPC9rZXl3b3JkPjxrZXl3
b3JkPlViaXF1aXRpbi1Qcm90ZWluIExpZ2FzZXMvKmNoZW1pc3RyeS8qbWV0YWJvbGlzbTwva2V5
d29yZD48a2V5d29yZD5VYmlxdWl0aW5hdGlvbjwva2V5d29yZD48L2tleXdvcmRzPjxkYXRlcz48
eWVhcj4yMDIxPC95ZWFyPjxwdWItZGF0ZXM+PGRhdGU+RGVjIDE8L2RhdGU+PC9wdWItZGF0ZXM+
PC9kYXRlcz48aXNibj4yMDQxLTE3MjMgKEVsZWN0cm9uaWMpJiN4RDsyMDQxLTE3MjMgKExpbmtp
bmcpPC9pc2JuPjxhY2Nlc3Npb24tbnVtPjM0ODUzMzExPC9hY2Nlc3Npb24tbnVtPjx1cmxzPjxy
ZWxhdGVkLXVybHM+PHVybD5odHRwczovL3d3dy5uY2JpLm5sbS5uaWguZ292L3B1Ym1lZC8zNDg1
MzMxMTwvdXJsPjwvcmVsYXRlZC11cmxzPjwvdXJscz48Y3VzdG9tMj5QTUM4NjM2NTYzPC9jdXN0
b20yPjxlbGVjdHJvbmljLXJlc291cmNlLW51bT4xMC4xMDM4L3M0MTQ2Ny0wMjEtMjczMDEtOTwv
ZWxlY3Ryb25pYy1yZXNvdXJjZS1udW0+PC9yZWNvcmQ+PC9DaXRlPjxDaXRlPjxBdXRob3I+VmFy
ZWphbzwvQXV0aG9yPjxZZWFyPjIwMjE8L1llYXI+PFJlY051bT4xNjwvUmVjTnVtPjxyZWNvcmQ+
PHJlYy1udW1iZXI+MTY8L3JlYy1udW1iZXI+PGZvcmVpZ24ta2V5cz48a2V5IGFwcD0iRU4iIGRi
LWlkPSJlcnZ3dDBhZjV0ZTAybGV6ZDVicHd2cGZ6ZHc1MjVmMjB4ZTkiIHRpbWVzdGFtcD0iMTc0
MTU0NDQzMSI+MTY8L2tleT48L2ZvcmVpZ24ta2V5cz48cmVmLXR5cGUgbmFtZT0iSm91cm5hbCBB
cnRpY2xlIj4xNzwvcmVmLXR5cGU+PGNvbnRyaWJ1dG9ycz48YXV0aG9ycz48YXV0aG9yPlZhcmVq
YW8sIE4uPC9hdXRob3I+PGF1dGhvcj5MYXNjb3J6LCBKLjwvYXV0aG9yPjxhdXRob3I+Q29kaW5h
LUZhYnJhLCBKLjwvYXV0aG9yPjxhdXRob3I+QmVsbGksIEcuPC9hdXRob3I+PGF1dGhvcj5Cb3Jy
YXMtR2FzLCBILjwvYXV0aG9yPjxhdXRob3I+VG9ycmVzLVJvc2VsbCwgSi48L2F1dGhvcj48YXV0
aG9yPlJldmVydGVyLCBELjwvYXV0aG9yPjwvYXV0aG9ycz48L2NvbnRyaWJ1dG9ycz48YXV0aC1h
ZGRyZXNzPkluc3RpdHV0IGRlIEJpb3RlY25vbG9naWEgaSBkZSBCaW9tZWRpY2luYSAoSUJCKSBh
bmQgRGVwdC4gZGUgQmlvcXVpbWljYSBpIEJpb2xvZ2lhIE1vbGVjdWxhciwgVW5pdmVyc2l0YXQg
QXV0b25vbWEgZGUgQmFyY2Vsb25hLCAwODE5MywgQmVsbGF0ZXJyYSwgU3BhaW4uJiN4RDtJUkJM
TEVJREEsIERlcHQuIENpZW5jaWVzIE1lZGlxdWVzIEJhc2lxdWVzLCBVbml2ZXJzaXRhdCBkZSBM
bGVpZGEsIExsZWlkYSwgU3BhaW4uJiN4RDtJbnN0aXR1dCBkZSBCaW90ZWNub2xvZ2lhIGkgZGUg
QmlvbWVkaWNpbmEgKElCQikgYW5kIERlcHQuIGRlIEJpb3F1aW1pY2EgaSBCaW9sb2dpYSBNb2xl
Y3VsYXIsIFVuaXZlcnNpdGF0IEF1dG9ub21hIGRlIEJhcmNlbG9uYSwgMDgxOTMsIEJlbGxhdGVy
cmEsIFNwYWluLiBkYXZpZC5yZXZlcnRlckB1YWIuY2F0LjwvYXV0aC1hZGRyZXNzPjx0aXRsZXM+
PHRpdGxlPlN0cnVjdHVyYWwgYmFzaXMgZm9yIHRoZSBFMyBsaWdhc2UgYWN0aXZpdHkgZW5oYW5j
ZW1lbnQgb2YgeWVhc3QgTnNlMiBieSBTVU1PLWludGVyYWN0aW5nIG1vdGlmczwvdGl0bGU+PHNl
Y29uZGFyeS10aXRsZT5OYXQgQ29tbXVuPC9zZWNvbmRhcnktdGl0bGU+PC90aXRsZXM+PHBlcmlv
ZGljYWw+PGZ1bGwtdGl0bGU+TmF0IENvbW11bjwvZnVsbC10aXRsZT48L3BlcmlvZGljYWw+PHBh
Z2VzPjcwMTM8L3BhZ2VzPjx2b2x1bWU+MTI8L3ZvbHVtZT48bnVtYmVyPjE8L251bWJlcj48ZWRp
dGlvbj4yMDIxLzEyLzAzPC9lZGl0aW9uPjxrZXl3b3Jkcz48a2V5d29yZD5CYXNpYyBIZWxpeC1M
b29wLUhlbGl4IFRyYW5zY3JpcHRpb24gRmFjdG9yczwva2V5d29yZD48a2V5d29yZD5CaW9taW1l
dGljczwva2V5d29yZD48a2V5d29yZD5DZWxsIEN5Y2xlIFByb3RlaW5zPC9rZXl3b3JkPjxrZXl3
b3JkPkNyeXN0YWxsb2dyYXBoeSwgWC1SYXk8L2tleXdvcmQ+PGtleXdvcmQ+RE5BIERhbWFnZTwv
a2V5d29yZD48a2V5d29yZD5Qcm90ZWluIFByb2Nlc3NpbmcsIFBvc3QtVHJhbnNsYXRpb25hbDwv
a2V5d29yZD48a2V5d29yZD5Qcm90ZW9zdGFzaXM8L2tleXdvcmQ+PGtleXdvcmQ+UmVjb21iaW5h
dGlvbmFsIEROQSBSZXBhaXI8L2tleXdvcmQ+PGtleXdvcmQ+UmVwcmVzc29yIFByb3RlaW5zPC9r
ZXl3b3JkPjxrZXl3b3JkPlNhY2NoYXJvbXljZXMgY2VyZXZpc2lhZS8qbWV0YWJvbGlzbTwva2V5
d29yZD48a2V5d29yZD5TYWNjaGFyb215Y2VzIGNlcmV2aXNpYWUgUHJvdGVpbnMvKmNoZW1pc3Ry
eS8qbWV0YWJvbGlzbTwva2V5d29yZD48a2V5d29yZD5TbWFsbCBVYmlxdWl0aW4tUmVsYXRlZCBN
b2RpZmllciBQcm90ZWlucy8qY2hlbWlzdHJ5LyptZXRhYm9saXNtPC9rZXl3b3JkPjxrZXl3b3Jk
PlViaXF1aXRpbjwva2V5d29yZD48a2V5d29yZD5VYmlxdWl0aW4tUHJvdGVpbiBMaWdhc2VzLypj
aGVtaXN0cnkvKm1ldGFib2xpc208L2tleXdvcmQ+PGtleXdvcmQ+VWJpcXVpdGluYXRpb248L2tl
eXdvcmQ+PC9rZXl3b3Jkcz48ZGF0ZXM+PHllYXI+MjAyMTwveWVhcj48cHViLWRhdGVzPjxkYXRl
PkRlYyAxPC9kYXRlPjwvcHViLWRhdGVzPjwvZGF0ZXM+PGlzYm4+MjA0MS0xNzIzIChFbGVjdHJv
bmljKSYjeEQ7MjA0MS0xNzIzIChMaW5raW5nKTwvaXNibj48YWNjZXNzaW9uLW51bT4zNDg1MzMx
MTwvYWNjZXNzaW9uLW51bT48dXJscz48cmVsYXRlZC11cmxzPjx1cmw+aHR0cHM6Ly93d3cubmNi
aS5ubG0ubmloLmdvdi9wdWJtZWQvMzQ4NTMzMTE8L3VybD48L3JlbGF0ZWQtdXJscz48L3VybHM+
PGN1c3RvbTI+UE1DODYzNjU2MzwvY3VzdG9tMj48ZWxlY3Ryb25pYy1yZXNvdXJjZS1udW0+MTAu
MTAzOC9zNDE0NjctMDIxLTI3MzAxLTk8L2VsZWN0cm9uaWMtcmVzb3VyY2UtbnVtPjwvcmVjb3Jk
PjwvQ2l0ZT48L0VuZE5vdGU+
</w:fldData>
        </w:fldChar>
      </w:r>
      <w:r w:rsidRPr="002867D1">
        <w:rPr>
          <w:rFonts w:ascii="Arial" w:hAnsi="Arial" w:cs="Arial"/>
          <w:color w:val="000000" w:themeColor="text1"/>
          <w:sz w:val="22"/>
          <w:szCs w:val="22"/>
        </w:rPr>
        <w:instrText xml:space="preserve"> ADDIN EN.CITE </w:instrText>
      </w:r>
      <w:r w:rsidRPr="002867D1"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WYXJlamFvPC9BdXRob3I+PFllYXI+MjAyMTwvWWVhcj48
UmVjTnVtPjE2PC9SZWNOdW0+PERpc3BsYXlUZXh0PjxzdHlsZSBmYWNlPSJzdXBlcnNjcmlwdCI+
MzM8L3N0eWxlPjwvRGlzcGxheVRleHQ+PHJlY29yZD48cmVjLW51bWJlcj4xNjwvcmVjLW51bWJl
cj48Zm9yZWlnbi1rZXlzPjxrZXkgYXBwPSJFTiIgZGItaWQ9ImVydnd0MGFmNXRlMDJsZXpkNWJw
d3ZwZnpkdzUyNWYyMHhlOSIgdGltZXN0YW1wPSIxNzQxNTQ0NDMxIj4xNjwva2V5PjwvZm9yZWln
bi1rZXlzPjxyZWYtdHlwZSBuYW1lPSJKb3VybmFsIEFydGljbGUiPjE3PC9yZWYtdHlwZT48Y29u
dHJpYnV0b3JzPjxhdXRob3JzPjxhdXRob3I+VmFyZWphbywgTi48L2F1dGhvcj48YXV0aG9yPkxh
c2NvcnosIEouPC9hdXRob3I+PGF1dGhvcj5Db2RpbmEtRmFicmEsIEouPC9hdXRob3I+PGF1dGhv
cj5CZWxsaSwgRy48L2F1dGhvcj48YXV0aG9yPkJvcnJhcy1HYXMsIEguPC9hdXRob3I+PGF1dGhv
cj5Ub3JyZXMtUm9zZWxsLCBKLjwvYXV0aG9yPjxhdXRob3I+UmV2ZXJ0ZXIsIEQuPC9hdXRob3I+
PC9hdXRob3JzPjwvY29udHJpYnV0b3JzPjxhdXRoLWFkZHJlc3M+SW5zdGl0dXQgZGUgQmlvdGVj
bm9sb2dpYSBpIGRlIEJpb21lZGljaW5hIChJQkIpIGFuZCBEZXB0LiBkZSBCaW9xdWltaWNhIGkg
QmlvbG9naWEgTW9sZWN1bGFyLCBVbml2ZXJzaXRhdCBBdXRvbm9tYSBkZSBCYXJjZWxvbmEsIDA4
MTkzLCBCZWxsYXRlcnJhLCBTcGFpbi4mI3hEO0lSQkxMRUlEQSwgRGVwdC4gQ2llbmNpZXMgTWVk
aXF1ZXMgQmFzaXF1ZXMsIFVuaXZlcnNpdGF0IGRlIExsZWlkYSwgTGxlaWRhLCBTcGFpbi4mI3hE
O0luc3RpdHV0IGRlIEJpb3RlY25vbG9naWEgaSBkZSBCaW9tZWRpY2luYSAoSUJCKSBhbmQgRGVw
dC4gZGUgQmlvcXVpbWljYSBpIEJpb2xvZ2lhIE1vbGVjdWxhciwgVW5pdmVyc2l0YXQgQXV0b25v
bWEgZGUgQmFyY2Vsb25hLCAwODE5MywgQmVsbGF0ZXJyYSwgU3BhaW4uIGRhdmlkLnJldmVydGVy
QHVhYi5jYXQuPC9hdXRoLWFkZHJlc3M+PHRpdGxlcz48dGl0bGU+U3RydWN0dXJhbCBiYXNpcyBm
b3IgdGhlIEUzIGxpZ2FzZSBhY3Rpdml0eSBlbmhhbmNlbWVudCBvZiB5ZWFzdCBOc2UyIGJ5IFNV
TU8taW50ZXJhY3RpbmcgbW90aWZzPC90aXRsZT48c2Vjb25kYXJ5LXRpdGxlPk5hdCBDb21tdW48
L3NlY29uZGFyeS10aXRsZT48L3RpdGxlcz48cGVyaW9kaWNhbD48ZnVsbC10aXRsZT5OYXQgQ29t
bXVuPC9mdWxsLXRpdGxlPjwvcGVyaW9kaWNhbD48cGFnZXM+NzAxMzwvcGFnZXM+PHZvbHVtZT4x
Mjwvdm9sdW1lPjxudW1iZXI+MTwvbnVtYmVyPjxlZGl0aW9uPjIwMjEvMTIvMDM8L2VkaXRpb24+
PGtleXdvcmRzPjxrZXl3b3JkPkJhc2ljIEhlbGl4LUxvb3AtSGVsaXggVHJhbnNjcmlwdGlvbiBG
YWN0b3JzPC9rZXl3b3JkPjxrZXl3b3JkPkJpb21pbWV0aWNzPC9rZXl3b3JkPjxrZXl3b3JkPkNl
bGwgQ3ljbGUgUHJvdGVpbnM8L2tleXdvcmQ+PGtleXdvcmQ+Q3J5c3RhbGxvZ3JhcGh5LCBYLVJh
eTwva2V5d29yZD48a2V5d29yZD5ETkEgRGFtYWdlPC9rZXl3b3JkPjxrZXl3b3JkPlByb3RlaW4g
UHJvY2Vzc2luZywgUG9zdC1UcmFuc2xhdGlvbmFsPC9rZXl3b3JkPjxrZXl3b3JkPlByb3Rlb3N0
YXNpczwva2V5d29yZD48a2V5d29yZD5SZWNvbWJpbmF0aW9uYWwgRE5BIFJlcGFpcjwva2V5d29y
ZD48a2V5d29yZD5SZXByZXNzb3IgUHJvdGVpbnM8L2tleXdvcmQ+PGtleXdvcmQ+U2FjY2hhcm9t
eWNlcyBjZXJldmlzaWFlLyptZXRhYm9saXNtPC9rZXl3b3JkPjxrZXl3b3JkPlNhY2NoYXJvbXlj
ZXMgY2VyZXZpc2lhZSBQcm90ZWlucy8qY2hlbWlzdHJ5LyptZXRhYm9saXNtPC9rZXl3b3JkPjxr
ZXl3b3JkPlNtYWxsIFViaXF1aXRpbi1SZWxhdGVkIE1vZGlmaWVyIFByb3RlaW5zLypjaGVtaXN0
cnkvKm1ldGFib2xpc208L2tleXdvcmQ+PGtleXdvcmQ+VWJpcXVpdGluPC9rZXl3b3JkPjxrZXl3
b3JkPlViaXF1aXRpbi1Qcm90ZWluIExpZ2FzZXMvKmNoZW1pc3RyeS8qbWV0YWJvbGlzbTwva2V5
d29yZD48a2V5d29yZD5VYmlxdWl0aW5hdGlvbjwva2V5d29yZD48L2tleXdvcmRzPjxkYXRlcz48
eWVhcj4yMDIxPC95ZWFyPjxwdWItZGF0ZXM+PGRhdGU+RGVjIDE8L2RhdGU+PC9wdWItZGF0ZXM+
PC9kYXRlcz48aXNibj4yMDQxLTE3MjMgKEVsZWN0cm9uaWMpJiN4RDsyMDQxLTE3MjMgKExpbmtp
bmcpPC9pc2JuPjxhY2Nlc3Npb24tbnVtPjM0ODUzMzExPC9hY2Nlc3Npb24tbnVtPjx1cmxzPjxy
ZWxhdGVkLXVybHM+PHVybD5odHRwczovL3d3dy5uY2JpLm5sbS5uaWguZ292L3B1Ym1lZC8zNDg1
MzMxMTwvdXJsPjwvcmVsYXRlZC11cmxzPjwvdXJscz48Y3VzdG9tMj5QTUM4NjM2NTYzPC9jdXN0
b20yPjxlbGVjdHJvbmljLXJlc291cmNlLW51bT4xMC4xMDM4L3M0MTQ2Ny0wMjEtMjczMDEtOTwv
ZWxlY3Ryb25pYy1yZXNvdXJjZS1udW0+PC9yZWNvcmQ+PC9DaXRlPjxDaXRlPjxBdXRob3I+VmFy
ZWphbzwvQXV0aG9yPjxZZWFyPjIwMjE8L1llYXI+PFJlY051bT4xNjwvUmVjTnVtPjxyZWNvcmQ+
PHJlYy1udW1iZXI+MTY8L3JlYy1udW1iZXI+PGZvcmVpZ24ta2V5cz48a2V5IGFwcD0iRU4iIGRi
LWlkPSJlcnZ3dDBhZjV0ZTAybGV6ZDVicHd2cGZ6ZHc1MjVmMjB4ZTkiIHRpbWVzdGFtcD0iMTc0
MTU0NDQzMSI+MTY8L2tleT48L2ZvcmVpZ24ta2V5cz48cmVmLXR5cGUgbmFtZT0iSm91cm5hbCBB
cnRpY2xlIj4xNzwvcmVmLXR5cGU+PGNvbnRyaWJ1dG9ycz48YXV0aG9ycz48YXV0aG9yPlZhcmVq
YW8sIE4uPC9hdXRob3I+PGF1dGhvcj5MYXNjb3J6LCBKLjwvYXV0aG9yPjxhdXRob3I+Q29kaW5h
LUZhYnJhLCBKLjwvYXV0aG9yPjxhdXRob3I+QmVsbGksIEcuPC9hdXRob3I+PGF1dGhvcj5Cb3Jy
YXMtR2FzLCBILjwvYXV0aG9yPjxhdXRob3I+VG9ycmVzLVJvc2VsbCwgSi48L2F1dGhvcj48YXV0
aG9yPlJldmVydGVyLCBELjwvYXV0aG9yPjwvYXV0aG9ycz48L2NvbnRyaWJ1dG9ycz48YXV0aC1h
ZGRyZXNzPkluc3RpdHV0IGRlIEJpb3RlY25vbG9naWEgaSBkZSBCaW9tZWRpY2luYSAoSUJCKSBh
bmQgRGVwdC4gZGUgQmlvcXVpbWljYSBpIEJpb2xvZ2lhIE1vbGVjdWxhciwgVW5pdmVyc2l0YXQg
QXV0b25vbWEgZGUgQmFyY2Vsb25hLCAwODE5MywgQmVsbGF0ZXJyYSwgU3BhaW4uJiN4RDtJUkJM
TEVJREEsIERlcHQuIENpZW5jaWVzIE1lZGlxdWVzIEJhc2lxdWVzLCBVbml2ZXJzaXRhdCBkZSBM
bGVpZGEsIExsZWlkYSwgU3BhaW4uJiN4RDtJbnN0aXR1dCBkZSBCaW90ZWNub2xvZ2lhIGkgZGUg
QmlvbWVkaWNpbmEgKElCQikgYW5kIERlcHQuIGRlIEJpb3F1aW1pY2EgaSBCaW9sb2dpYSBNb2xl
Y3VsYXIsIFVuaXZlcnNpdGF0IEF1dG9ub21hIGRlIEJhcmNlbG9uYSwgMDgxOTMsIEJlbGxhdGVy
cmEsIFNwYWluLiBkYXZpZC5yZXZlcnRlckB1YWIuY2F0LjwvYXV0aC1hZGRyZXNzPjx0aXRsZXM+
PHRpdGxlPlN0cnVjdHVyYWwgYmFzaXMgZm9yIHRoZSBFMyBsaWdhc2UgYWN0aXZpdHkgZW5oYW5j
ZW1lbnQgb2YgeWVhc3QgTnNlMiBieSBTVU1PLWludGVyYWN0aW5nIG1vdGlmczwvdGl0bGU+PHNl
Y29uZGFyeS10aXRsZT5OYXQgQ29tbXVuPC9zZWNvbmRhcnktdGl0bGU+PC90aXRsZXM+PHBlcmlv
ZGljYWw+PGZ1bGwtdGl0bGU+TmF0IENvbW11bjwvZnVsbC10aXRsZT48L3BlcmlvZGljYWw+PHBh
Z2VzPjcwMTM8L3BhZ2VzPjx2b2x1bWU+MTI8L3ZvbHVtZT48bnVtYmVyPjE8L251bWJlcj48ZWRp
dGlvbj4yMDIxLzEyLzAzPC9lZGl0aW9uPjxrZXl3b3Jkcz48a2V5d29yZD5CYXNpYyBIZWxpeC1M
b29wLUhlbGl4IFRyYW5zY3JpcHRpb24gRmFjdG9yczwva2V5d29yZD48a2V5d29yZD5CaW9taW1l
dGljczwva2V5d29yZD48a2V5d29yZD5DZWxsIEN5Y2xlIFByb3RlaW5zPC9rZXl3b3JkPjxrZXl3
b3JkPkNyeXN0YWxsb2dyYXBoeSwgWC1SYXk8L2tleXdvcmQ+PGtleXdvcmQ+RE5BIERhbWFnZTwv
a2V5d29yZD48a2V5d29yZD5Qcm90ZWluIFByb2Nlc3NpbmcsIFBvc3QtVHJhbnNsYXRpb25hbDwv
a2V5d29yZD48a2V5d29yZD5Qcm90ZW9zdGFzaXM8L2tleXdvcmQ+PGtleXdvcmQ+UmVjb21iaW5h
dGlvbmFsIEROQSBSZXBhaXI8L2tleXdvcmQ+PGtleXdvcmQ+UmVwcmVzc29yIFByb3RlaW5zPC9r
ZXl3b3JkPjxrZXl3b3JkPlNhY2NoYXJvbXljZXMgY2VyZXZpc2lhZS8qbWV0YWJvbGlzbTwva2V5
d29yZD48a2V5d29yZD5TYWNjaGFyb215Y2VzIGNlcmV2aXNpYWUgUHJvdGVpbnMvKmNoZW1pc3Ry
eS8qbWV0YWJvbGlzbTwva2V5d29yZD48a2V5d29yZD5TbWFsbCBVYmlxdWl0aW4tUmVsYXRlZCBN
b2RpZmllciBQcm90ZWlucy8qY2hlbWlzdHJ5LyptZXRhYm9saXNtPC9rZXl3b3JkPjxrZXl3b3Jk
PlViaXF1aXRpbjwva2V5d29yZD48a2V5d29yZD5VYmlxdWl0aW4tUHJvdGVpbiBMaWdhc2VzLypj
aGVtaXN0cnkvKm1ldGFib2xpc208L2tleXdvcmQ+PGtleXdvcmQ+VWJpcXVpdGluYXRpb248L2tl
eXdvcmQ+PC9rZXl3b3Jkcz48ZGF0ZXM+PHllYXI+MjAyMTwveWVhcj48cHViLWRhdGVzPjxkYXRl
PkRlYyAxPC9kYXRlPjwvcHViLWRhdGVzPjwvZGF0ZXM+PGlzYm4+MjA0MS0xNzIzIChFbGVjdHJv
bmljKSYjeEQ7MjA0MS0xNzIzIChMaW5raW5nKTwvaXNibj48YWNjZXNzaW9uLW51bT4zNDg1MzMx
MTwvYWNjZXNzaW9uLW51bT48dXJscz48cmVsYXRlZC11cmxzPjx1cmw+aHR0cHM6Ly93d3cubmNi
aS5ubG0ubmloLmdvdi9wdWJtZWQvMzQ4NTMzMTE8L3VybD48L3JlbGF0ZWQtdXJscz48L3VybHM+
PGN1c3RvbTI+UE1DODYzNjU2MzwvY3VzdG9tMj48ZWxlY3Ryb25pYy1yZXNvdXJjZS1udW0+MTAu
MTAzOC9zNDE0NjctMDIxLTI3MzAxLTk8L2VsZWN0cm9uaWMtcmVzb3VyY2UtbnVtPjwvcmVjb3Jk
PjwvQ2l0ZT48L0VuZE5vdGU+
</w:fldData>
        </w:fldChar>
      </w:r>
      <w:r w:rsidRPr="002867D1">
        <w:rPr>
          <w:rFonts w:ascii="Arial" w:hAnsi="Arial" w:cs="Arial"/>
          <w:color w:val="000000" w:themeColor="text1"/>
          <w:sz w:val="22"/>
          <w:szCs w:val="22"/>
        </w:rPr>
        <w:instrText xml:space="preserve"> ADDIN EN.CITE.DATA </w:instrText>
      </w:r>
      <w:r w:rsidRPr="002867D1">
        <w:rPr>
          <w:rFonts w:ascii="Arial" w:hAnsi="Arial" w:cs="Arial"/>
          <w:color w:val="000000" w:themeColor="text1"/>
          <w:sz w:val="22"/>
          <w:szCs w:val="22"/>
        </w:rPr>
      </w:r>
      <w:r w:rsidRPr="002867D1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Pr="002867D1">
        <w:rPr>
          <w:rFonts w:ascii="Arial" w:hAnsi="Arial" w:cs="Arial"/>
          <w:color w:val="000000" w:themeColor="text1"/>
          <w:sz w:val="22"/>
          <w:szCs w:val="22"/>
        </w:rPr>
      </w:r>
      <w:r w:rsidRPr="002867D1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 w:rsidRPr="002867D1">
        <w:rPr>
          <w:rFonts w:ascii="Arial" w:hAnsi="Arial" w:cs="Arial"/>
          <w:noProof/>
          <w:color w:val="000000" w:themeColor="text1"/>
          <w:sz w:val="22"/>
          <w:szCs w:val="22"/>
          <w:vertAlign w:val="superscript"/>
        </w:rPr>
        <w:t>33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Pr="002867D1">
        <w:rPr>
          <w:rFonts w:ascii="Arial" w:hAnsi="Arial" w:cs="Arial"/>
          <w:color w:val="000000" w:themeColor="text1"/>
          <w:sz w:val="22"/>
          <w:szCs w:val="22"/>
        </w:rPr>
        <w:t>.The Nse2 C-terminal SUMO interaction motif (SIM) and its SP-RING SUMO E3 domain are indicated.</w:t>
      </w: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 xml:space="preserve"> 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>(</w:t>
      </w: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>Bottom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>)</w:t>
      </w: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 xml:space="preserve"> 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>Nse2 is depicted in ribbon representation, whereas the Smc5-arm region, Ubc9, and the SUMO moiety bound to the backside of Ubc9 are depicted in surface representations. While the SP-RING domain of Nse2 contacts Ubc9, its C-terminal SIM contacts the SUMO molecule located to the backside of Ubc9. The SUMO conjugated to the active site of Ubc9 is omitted for clarity.</w:t>
      </w:r>
    </w:p>
    <w:p w14:paraId="66C03EC3" w14:textId="77777777" w:rsidR="005345D8" w:rsidRPr="002867D1" w:rsidRDefault="005345D8" w:rsidP="005345D8">
      <w:pPr>
        <w:pStyle w:val="ListParagraph"/>
        <w:numPr>
          <w:ilvl w:val="0"/>
          <w:numId w:val="4"/>
        </w:numPr>
        <w:snapToGrid w:val="0"/>
        <w:rPr>
          <w:rFonts w:ascii="Arial" w:hAnsi="Arial" w:cs="Arial"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The structure of Nse2 </w:t>
      </w:r>
      <w:proofErr w:type="gramStart"/>
      <w:r w:rsidRPr="002867D1">
        <w:rPr>
          <w:rFonts w:ascii="Arial" w:hAnsi="Arial" w:cs="Arial"/>
          <w:color w:val="000000" w:themeColor="text1"/>
          <w:sz w:val="22"/>
          <w:szCs w:val="22"/>
        </w:rPr>
        <w:t>bound</w:t>
      </w:r>
      <w:proofErr w:type="gramEnd"/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 to the Smc5-Smc6 arm regions as seen in the ATP-free holo-Smc5/6 structure. (</w:t>
      </w: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>Top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>) a schematic of the Nse2 domains mapped in the indicated structure (PDB: 7YQH), with its wedge domain (H15 to L30) that interacts with the Smc6 coiled coil arm region and the SP-RING E3 domain indicated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MaTwvQXV0aG9yPjxZZWFyPjIwMjQ8L1llYXI+PFJlY051
bT4yMDwvUmVjTnVtPjxEaXNwbGF5VGV4dD48c3R5bGUgZmFjZT0ic3VwZXJzY3JpcHQiPjIzPC9z
dHlsZT48L0Rpc3BsYXlUZXh0PjxyZWNvcmQ+PHJlYy1udW1iZXI+MjA8L3JlYy1udW1iZXI+PGZv
cmVpZ24ta2V5cz48a2V5IGFwcD0iRU4iIGRiLWlkPSJlcnZ3dDBhZjV0ZTAybGV6ZDVicHd2cGZ6
ZHc1MjVmMjB4ZTkiIHRpbWVzdGFtcD0iMTc0MTU0NTc2NSI+MjA8L2tleT48L2ZvcmVpZ24ta2V5
cz48cmVmLXR5cGUgbmFtZT0iSm91cm5hbCBBcnRpY2xlIj4xNzwvcmVmLXR5cGU+PGNvbnRyaWJ1
dG9ycz48YXV0aG9ycz48YXV0aG9yPkxpLCBRLjwvYXV0aG9yPjxhdXRob3I+WmhhbmcsIEouPC9h
dXRob3I+PGF1dGhvcj5IYWx1c2thLCBDLjwvYXV0aG9yPjxhdXRob3I+WmhhbmcsIFguPC9hdXRo
b3I+PGF1dGhvcj5XYW5nLCBMLjwvYXV0aG9yPjxhdXRob3I+TGl1LCBHLjwvYXV0aG9yPjxhdXRo
b3I+V2FuZywgWi48L2F1dGhvcj48YXV0aG9yPkppbiwgRC48L2F1dGhvcj48YXV0aG9yPkNoZW5n
LCBULjwvYXV0aG9yPjxhdXRob3I+V2FuZywgSC48L2F1dGhvcj48YXV0aG9yPlRpYW4sIFkuPC9h
dXRob3I+PGF1dGhvcj5XYW5nLCBYLjwvYXV0aG9yPjxhdXRob3I+U3VuLCBMLjwvYXV0aG9yPjxh
dXRob3I+WmhhbywgWC48L2F1dGhvcj48YXV0aG9yPkNoZW4sIFouPC9hdXRob3I+PGF1dGhvcj5X
YW5nLCBMLjwvYXV0aG9yPjwvYXV0aG9ycz48L2NvbnRyaWJ1dG9ycz48YXV0aC1hZGRyZXNzPlRo
ZSBDZW50ZXIgZm9yIE1pY3JvYmVzLCBEZXZlbG9wbWVudCBhbmQgSGVhbHRoLCBDQVMgS2V5IExh
Ym9yYXRvcnkgb2YgTW9sZWN1bGFyIFZpcm9sb2d5IGFuZCBJbW11bm9sb2d5LCBTaGFuZ2hhaSBJ
bnN0aXR1dGUgb2YgSW1tdW5pdHkgYW5kIEluZmVjdGlvbiwgQ2hpbmVzZSBBY2FkZW15IG9mIFNj
aWVuY2VzLFVuaXZlcnNpdHkgb2YgQ2hpbmVzZSBBY2FkZW15IG9mIFNjaWVuY2VzLCBTaGFuZ2hh
aSwgQ2hpbmEuJiN4RDtDb2xsZWdlIG9mIExpZmUgU2NpZW5jZXMsIFVuaXZlcnNpdHkgb2YgQ2hp
bmVzZSBBY2FkZW15IG9mIFNjaWVuY2VzLCBCZWlqaW5nLCBDaGluYS4mI3hEO01vbGVjdWxhciBC
aW9sb2d5IFByb2dyYW0sIE1lbW9yaWFsIFNsb2FuIEtldHRlcmluZyBDYW5jZXIgQ2VudGVyLCBO
ZXcgWW9yaywgTlksIFVTQS4mI3hEO0tleSBMYWJvcmF0b3J5IG9mIE1lZGljYWwgTW9sZWN1bGFy
IFZpcm9sb2d5IChNT0UvTkhDL0NBTVMpIGFuZCBTaGFuZ2hhaSBJbnN0aXR1dGUgb2YgSW5mZWN0
aW91cyBEaXNlYXNlIGFuZCBCaW9zZWN1cml0eSwgU2hhbmdoYWkgRmlmdGggUGVvcGxlJmFwb3M7
cyBIb3NwaXRhbCwgU2hhbmdoYWkgUHVibGljIEhlYWx0aCBDbGluaWNhbCBDZW50ZXIsIEluc3Rp
dHV0ZXMgb2YgQmlvbWVkaWNhbCBTY2llbmNlcywgU2Nob29sIG9mIEJhc2ljIE1lZGljYWwgU2Np
ZW5jZXMsRnVkYW4gVW5pdmVyc2l0eSwgU2hhbmdoYWksIENoaW5hLiYjeEQ7Q0FTIEtleSBMYWJv
cmF0b3J5IG9mIEluZmVjdGlvbiBhbmQgSW1tdW5pdHksIE5hdGlvbmFsIExhYm9yYXRvcnkgb2Yg
TWFjcm9tb2xlY3VsZXMsIEluc3RpdHV0ZSBvZiBCaW9waHlzaWNzLENoaW5lc2UgQWNhZGVteSBv
ZiBTY2llbmNlcywgQmVpamluZywgQ2hpbmEuJiN4RDtOYXRpb25hbCBDZW50ZXIgZm9yIFByb3Rl
aW4gU2NpZW5jZSBTaGFuZ2hhaSwgU2hhbmdoYWkgQWR2YW5jZWQgUmVzZWFyY2ggSW5zdGl0dXRl
LENoaW5lc2UgQWNhZGVteSBvZiBTY2llbmNlcywgU2hhbmdoYWksIENoaW5hLiYjeEQ7TW9sZWN1
bGFyIEJpb2xvZ3kgUHJvZ3JhbSwgTWVtb3JpYWwgU2xvYW4gS2V0dGVyaW5nIENhbmNlciBDZW50
ZXIsIE5ldyBZb3JrLCBOWSwgVVNBLiB6aGFveDFAbXNrY2Mub3JnLiYjeEQ7S2V5IExhYm9yYXRv
cnkgb2YgTWVkaWNhbCBNb2xlY3VsYXIgVmlyb2xvZ3kgKE1PRS9OSEMvQ0FNUykgYW5kIFNoYW5n
aGFpIEluc3RpdHV0ZSBvZiBJbmZlY3Rpb3VzIERpc2Vhc2UgYW5kIEJpb3NlY3VyaXR5LCBTaGFu
Z2hhaSBGaWZ0aCBQZW9wbGUmYXBvcztzIEhvc3BpdGFsLCBTaGFuZ2hhaSBQdWJsaWMgSGVhbHRo
IENsaW5pY2FsIENlbnRlciwgSW5zdGl0dXRlcyBvZiBCaW9tZWRpY2FsIFNjaWVuY2VzLCBTY2hv
b2wgb2YgQmFzaWMgTWVkaWNhbCBTY2llbmNlcyxGdWRhbiBVbml2ZXJzaXR5LCBTaGFuZ2hhaSwg
Q2hpbmEuIFpoZW5ndW9DaGVuQGZ1ZGFuLmVkdS5jbi4mI3hEO1RoZSBDZW50ZXIgZm9yIE1pY3Jv
YmVzLCBEZXZlbG9wbWVudCBhbmQgSGVhbHRoLCBDQVMgS2V5IExhYm9yYXRvcnkgb2YgTW9sZWN1
bGFyIFZpcm9sb2d5IGFuZCBJbW11bm9sb2d5LCBTaGFuZ2hhaSBJbnN0aXR1dGUgb2YgSW1tdW5p
dHkgYW5kIEluZmVjdGlvbiwgQ2hpbmVzZSBBY2FkZW15IG9mIFNjaWVuY2VzLFVuaXZlcnNpdHkg
b2YgQ2hpbmVzZSBBY2FkZW15IG9mIFNjaWVuY2VzLCBTaGFuZ2hhaSwgQ2hpbmEuIGxhbmZ3YW5n
QGlwcy5hYy5jbi4mI3hEO0NvbGxlZ2Ugb2YgTGlmZSBTY2llbmNlcywgVW5pdmVyc2l0eSBvZiBD
aGluZXNlIEFjYWRlbXkgb2YgU2NpZW5jZXMsIEJlaWppbmcsIENoaW5hLiBsYW5md2FuZ0BpcHMu
YWMuY24uPC9hdXRoLWFkZHJlc3M+PHRpdGxlcz48dGl0bGU+Q3J5by1FTSBzdHJ1Y3R1cmVzIG9m
IFNtYzUvNiBpbiBtdWx0aXBsZSBzdGF0ZXMgcmV2ZWFsIGl0cyBhc3NlbWJseSBhbmQgZnVuY3Rp
b25hbCBtZWNoYW5pc21zPC90aXRsZT48c2Vjb25kYXJ5LXRpdGxlPk5hdCBTdHJ1Y3QgTW9sIEJp
b2w8L3NlY29uZGFyeS10aXRsZT48L3RpdGxlcz48cGVyaW9kaWNhbD48ZnVsbC10aXRsZT5OYXQg
U3RydWN0IE1vbCBCaW9sPC9mdWxsLXRpdGxlPjwvcGVyaW9kaWNhbD48cGFnZXM+MTUzMi0xNTQy
PC9wYWdlcz48dm9sdW1lPjMxPC92b2x1bWU+PG51bWJlcj4xMDwvbnVtYmVyPjxlZGl0aW9uPjIw
MjQvMDYvMTk8L2VkaXRpb24+PGtleXdvcmRzPjxrZXl3b3JkPipDcnlvZWxlY3Ryb24gTWljcm9z
Y29weTwva2V5d29yZD48a2V5d29yZD4qU2FjY2hhcm9teWNlcyBjZXJldmlzaWFlIFByb3RlaW5z
L2NoZW1pc3RyeS9tZXRhYm9saXNtL3VsdHJhc3RydWN0dXJlPC9rZXl3b3JkPjxrZXl3b3JkPipD
ZWxsIEN5Y2xlIFByb3RlaW5zL21ldGFib2xpc20vY2hlbWlzdHJ5L3VsdHJhc3RydWN0dXJlPC9r
ZXl3b3JkPjxrZXl3b3JkPipTYWNjaGFyb215Y2VzIGNlcmV2aXNpYWUvbWV0YWJvbGlzbTwva2V5
d29yZD48a2V5d29yZD4qTW9kZWxzLCBNb2xlY3VsYXI8L2tleXdvcmQ+PGtleXdvcmQ+UHJvdGVp
biBDb25mb3JtYXRpb248L2tleXdvcmQ+PGtleXdvcmQ+Q2hyb21vc29tYWwgUHJvdGVpbnMsIE5v
bi1IaXN0b25lL2NoZW1pc3RyeS9tZXRhYm9saXNtL3VsdHJhc3RydWN0dXJlPC9rZXl3b3JkPjwv
a2V5d29yZHM+PGRhdGVzPjx5ZWFyPjIwMjQ8L3llYXI+PHB1Yi1kYXRlcz48ZGF0ZT5PY3Q8L2Rh
dGU+PC9wdWItZGF0ZXM+PC9kYXRlcz48aXNibj4xNTQ1LTk5ODUgKEVsZWN0cm9uaWMpJiN4RDsx
NTQ1LTk5OTMgKFByaW50KSYjeEQ7MTU0NS05OTg1IChMaW5raW5nKTwvaXNibj48YWNjZXNzaW9u
LW51bT4zODg5MDU1MjwvYWNjZXNzaW9uLW51bT48dXJscz48cmVsYXRlZC11cmxzPjx1cmw+aHR0
cHM6Ly93d3cubmNiaS5ubG0ubmloLmdvdi9wdWJtZWQvMzg4OTA1NTI8L3VybD48L3JlbGF0ZWQt
dXJscz48L3VybHM+PGN1c3RvbTI+UE1DMTE0Nzk4Mzg8L2N1c3RvbTI+PGVsZWN0cm9uaWMtcmVz
b3VyY2UtbnVtPjEwLjEwMzgvczQxNTk0LTAyNC0wMTMxOS0xPC9lbGVjdHJvbmljLXJlc291cmNl
LW51bT48L3JlY29yZD48L0NpdGU+PC9FbmROb3RlPn==
</w:fldData>
        </w:fldChar>
      </w:r>
      <w:r w:rsidRPr="002867D1">
        <w:rPr>
          <w:rFonts w:ascii="Arial" w:hAnsi="Arial" w:cs="Arial"/>
          <w:color w:val="000000" w:themeColor="text1"/>
          <w:sz w:val="22"/>
          <w:szCs w:val="22"/>
        </w:rPr>
        <w:instrText xml:space="preserve"> ADDIN EN.CITE </w:instrText>
      </w:r>
      <w:r w:rsidRPr="002867D1"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MaTwvQXV0aG9yPjxZZWFyPjIwMjQ8L1llYXI+PFJlY051
bT4yMDwvUmVjTnVtPjxEaXNwbGF5VGV4dD48c3R5bGUgZmFjZT0ic3VwZXJzY3JpcHQiPjIzPC9z
dHlsZT48L0Rpc3BsYXlUZXh0PjxyZWNvcmQ+PHJlYy1udW1iZXI+MjA8L3JlYy1udW1iZXI+PGZv
cmVpZ24ta2V5cz48a2V5IGFwcD0iRU4iIGRiLWlkPSJlcnZ3dDBhZjV0ZTAybGV6ZDVicHd2cGZ6
ZHc1MjVmMjB4ZTkiIHRpbWVzdGFtcD0iMTc0MTU0NTc2NSI+MjA8L2tleT48L2ZvcmVpZ24ta2V5
cz48cmVmLXR5cGUgbmFtZT0iSm91cm5hbCBBcnRpY2xlIj4xNzwvcmVmLXR5cGU+PGNvbnRyaWJ1
dG9ycz48YXV0aG9ycz48YXV0aG9yPkxpLCBRLjwvYXV0aG9yPjxhdXRob3I+WmhhbmcsIEouPC9h
dXRob3I+PGF1dGhvcj5IYWx1c2thLCBDLjwvYXV0aG9yPjxhdXRob3I+WmhhbmcsIFguPC9hdXRo
b3I+PGF1dGhvcj5XYW5nLCBMLjwvYXV0aG9yPjxhdXRob3I+TGl1LCBHLjwvYXV0aG9yPjxhdXRo
b3I+V2FuZywgWi48L2F1dGhvcj48YXV0aG9yPkppbiwgRC48L2F1dGhvcj48YXV0aG9yPkNoZW5n
LCBULjwvYXV0aG9yPjxhdXRob3I+V2FuZywgSC48L2F1dGhvcj48YXV0aG9yPlRpYW4sIFkuPC9h
dXRob3I+PGF1dGhvcj5XYW5nLCBYLjwvYXV0aG9yPjxhdXRob3I+U3VuLCBMLjwvYXV0aG9yPjxh
dXRob3I+WmhhbywgWC48L2F1dGhvcj48YXV0aG9yPkNoZW4sIFouPC9hdXRob3I+PGF1dGhvcj5X
YW5nLCBMLjwvYXV0aG9yPjwvYXV0aG9ycz48L2NvbnRyaWJ1dG9ycz48YXV0aC1hZGRyZXNzPlRo
ZSBDZW50ZXIgZm9yIE1pY3JvYmVzLCBEZXZlbG9wbWVudCBhbmQgSGVhbHRoLCBDQVMgS2V5IExh
Ym9yYXRvcnkgb2YgTW9sZWN1bGFyIFZpcm9sb2d5IGFuZCBJbW11bm9sb2d5LCBTaGFuZ2hhaSBJ
bnN0aXR1dGUgb2YgSW1tdW5pdHkgYW5kIEluZmVjdGlvbiwgQ2hpbmVzZSBBY2FkZW15IG9mIFNj
aWVuY2VzLFVuaXZlcnNpdHkgb2YgQ2hpbmVzZSBBY2FkZW15IG9mIFNjaWVuY2VzLCBTaGFuZ2hh
aSwgQ2hpbmEuJiN4RDtDb2xsZWdlIG9mIExpZmUgU2NpZW5jZXMsIFVuaXZlcnNpdHkgb2YgQ2hp
bmVzZSBBY2FkZW15IG9mIFNjaWVuY2VzLCBCZWlqaW5nLCBDaGluYS4mI3hEO01vbGVjdWxhciBC
aW9sb2d5IFByb2dyYW0sIE1lbW9yaWFsIFNsb2FuIEtldHRlcmluZyBDYW5jZXIgQ2VudGVyLCBO
ZXcgWW9yaywgTlksIFVTQS4mI3hEO0tleSBMYWJvcmF0b3J5IG9mIE1lZGljYWwgTW9sZWN1bGFy
IFZpcm9sb2d5IChNT0UvTkhDL0NBTVMpIGFuZCBTaGFuZ2hhaSBJbnN0aXR1dGUgb2YgSW5mZWN0
aW91cyBEaXNlYXNlIGFuZCBCaW9zZWN1cml0eSwgU2hhbmdoYWkgRmlmdGggUGVvcGxlJmFwb3M7
cyBIb3NwaXRhbCwgU2hhbmdoYWkgUHVibGljIEhlYWx0aCBDbGluaWNhbCBDZW50ZXIsIEluc3Rp
dHV0ZXMgb2YgQmlvbWVkaWNhbCBTY2llbmNlcywgU2Nob29sIG9mIEJhc2ljIE1lZGljYWwgU2Np
ZW5jZXMsRnVkYW4gVW5pdmVyc2l0eSwgU2hhbmdoYWksIENoaW5hLiYjeEQ7Q0FTIEtleSBMYWJv
cmF0b3J5IG9mIEluZmVjdGlvbiBhbmQgSW1tdW5pdHksIE5hdGlvbmFsIExhYm9yYXRvcnkgb2Yg
TWFjcm9tb2xlY3VsZXMsIEluc3RpdHV0ZSBvZiBCaW9waHlzaWNzLENoaW5lc2UgQWNhZGVteSBv
ZiBTY2llbmNlcywgQmVpamluZywgQ2hpbmEuJiN4RDtOYXRpb25hbCBDZW50ZXIgZm9yIFByb3Rl
aW4gU2NpZW5jZSBTaGFuZ2hhaSwgU2hhbmdoYWkgQWR2YW5jZWQgUmVzZWFyY2ggSW5zdGl0dXRl
LENoaW5lc2UgQWNhZGVteSBvZiBTY2llbmNlcywgU2hhbmdoYWksIENoaW5hLiYjeEQ7TW9sZWN1
bGFyIEJpb2xvZ3kgUHJvZ3JhbSwgTWVtb3JpYWwgU2xvYW4gS2V0dGVyaW5nIENhbmNlciBDZW50
ZXIsIE5ldyBZb3JrLCBOWSwgVVNBLiB6aGFveDFAbXNrY2Mub3JnLiYjeEQ7S2V5IExhYm9yYXRv
cnkgb2YgTWVkaWNhbCBNb2xlY3VsYXIgVmlyb2xvZ3kgKE1PRS9OSEMvQ0FNUykgYW5kIFNoYW5n
aGFpIEluc3RpdHV0ZSBvZiBJbmZlY3Rpb3VzIERpc2Vhc2UgYW5kIEJpb3NlY3VyaXR5LCBTaGFu
Z2hhaSBGaWZ0aCBQZW9wbGUmYXBvcztzIEhvc3BpdGFsLCBTaGFuZ2hhaSBQdWJsaWMgSGVhbHRo
IENsaW5pY2FsIENlbnRlciwgSW5zdGl0dXRlcyBvZiBCaW9tZWRpY2FsIFNjaWVuY2VzLCBTY2hv
b2wgb2YgQmFzaWMgTWVkaWNhbCBTY2llbmNlcyxGdWRhbiBVbml2ZXJzaXR5LCBTaGFuZ2hhaSwg
Q2hpbmEuIFpoZW5ndW9DaGVuQGZ1ZGFuLmVkdS5jbi4mI3hEO1RoZSBDZW50ZXIgZm9yIE1pY3Jv
YmVzLCBEZXZlbG9wbWVudCBhbmQgSGVhbHRoLCBDQVMgS2V5IExhYm9yYXRvcnkgb2YgTW9sZWN1
bGFyIFZpcm9sb2d5IGFuZCBJbW11bm9sb2d5LCBTaGFuZ2hhaSBJbnN0aXR1dGUgb2YgSW1tdW5p
dHkgYW5kIEluZmVjdGlvbiwgQ2hpbmVzZSBBY2FkZW15IG9mIFNjaWVuY2VzLFVuaXZlcnNpdHkg
b2YgQ2hpbmVzZSBBY2FkZW15IG9mIFNjaWVuY2VzLCBTaGFuZ2hhaSwgQ2hpbmEuIGxhbmZ3YW5n
QGlwcy5hYy5jbi4mI3hEO0NvbGxlZ2Ugb2YgTGlmZSBTY2llbmNlcywgVW5pdmVyc2l0eSBvZiBD
aGluZXNlIEFjYWRlbXkgb2YgU2NpZW5jZXMsIEJlaWppbmcsIENoaW5hLiBsYW5md2FuZ0BpcHMu
YWMuY24uPC9hdXRoLWFkZHJlc3M+PHRpdGxlcz48dGl0bGU+Q3J5by1FTSBzdHJ1Y3R1cmVzIG9m
IFNtYzUvNiBpbiBtdWx0aXBsZSBzdGF0ZXMgcmV2ZWFsIGl0cyBhc3NlbWJseSBhbmQgZnVuY3Rp
b25hbCBtZWNoYW5pc21zPC90aXRsZT48c2Vjb25kYXJ5LXRpdGxlPk5hdCBTdHJ1Y3QgTW9sIEJp
b2w8L3NlY29uZGFyeS10aXRsZT48L3RpdGxlcz48cGVyaW9kaWNhbD48ZnVsbC10aXRsZT5OYXQg
U3RydWN0IE1vbCBCaW9sPC9mdWxsLXRpdGxlPjwvcGVyaW9kaWNhbD48cGFnZXM+MTUzMi0xNTQy
PC9wYWdlcz48dm9sdW1lPjMxPC92b2x1bWU+PG51bWJlcj4xMDwvbnVtYmVyPjxlZGl0aW9uPjIw
MjQvMDYvMTk8L2VkaXRpb24+PGtleXdvcmRzPjxrZXl3b3JkPipDcnlvZWxlY3Ryb24gTWljcm9z
Y29weTwva2V5d29yZD48a2V5d29yZD4qU2FjY2hhcm9teWNlcyBjZXJldmlzaWFlIFByb3RlaW5z
L2NoZW1pc3RyeS9tZXRhYm9saXNtL3VsdHJhc3RydWN0dXJlPC9rZXl3b3JkPjxrZXl3b3JkPipD
ZWxsIEN5Y2xlIFByb3RlaW5zL21ldGFib2xpc20vY2hlbWlzdHJ5L3VsdHJhc3RydWN0dXJlPC9r
ZXl3b3JkPjxrZXl3b3JkPipTYWNjaGFyb215Y2VzIGNlcmV2aXNpYWUvbWV0YWJvbGlzbTwva2V5
d29yZD48a2V5d29yZD4qTW9kZWxzLCBNb2xlY3VsYXI8L2tleXdvcmQ+PGtleXdvcmQ+UHJvdGVp
biBDb25mb3JtYXRpb248L2tleXdvcmQ+PGtleXdvcmQ+Q2hyb21vc29tYWwgUHJvdGVpbnMsIE5v
bi1IaXN0b25lL2NoZW1pc3RyeS9tZXRhYm9saXNtL3VsdHJhc3RydWN0dXJlPC9rZXl3b3JkPjwv
a2V5d29yZHM+PGRhdGVzPjx5ZWFyPjIwMjQ8L3llYXI+PHB1Yi1kYXRlcz48ZGF0ZT5PY3Q8L2Rh
dGU+PC9wdWItZGF0ZXM+PC9kYXRlcz48aXNibj4xNTQ1LTk5ODUgKEVsZWN0cm9uaWMpJiN4RDsx
NTQ1LTk5OTMgKFByaW50KSYjeEQ7MTU0NS05OTg1IChMaW5raW5nKTwvaXNibj48YWNjZXNzaW9u
LW51bT4zODg5MDU1MjwvYWNjZXNzaW9uLW51bT48dXJscz48cmVsYXRlZC11cmxzPjx1cmw+aHR0
cHM6Ly93d3cubmNiaS5ubG0ubmloLmdvdi9wdWJtZWQvMzg4OTA1NTI8L3VybD48L3JlbGF0ZWQt
dXJscz48L3VybHM+PGN1c3RvbTI+UE1DMTE0Nzk4Mzg8L2N1c3RvbTI+PGVsZWN0cm9uaWMtcmVz
b3VyY2UtbnVtPjEwLjEwMzgvczQxNTk0LTAyNC0wMTMxOS0xPC9lbGVjdHJvbmljLXJlc291cmNl
LW51bT48L3JlY29yZD48L0NpdGU+PC9FbmROb3RlPn==
</w:fldData>
        </w:fldChar>
      </w:r>
      <w:r w:rsidRPr="002867D1">
        <w:rPr>
          <w:rFonts w:ascii="Arial" w:hAnsi="Arial" w:cs="Arial"/>
          <w:color w:val="000000" w:themeColor="text1"/>
          <w:sz w:val="22"/>
          <w:szCs w:val="22"/>
        </w:rPr>
        <w:instrText xml:space="preserve"> ADDIN EN.CITE.DATA </w:instrText>
      </w:r>
      <w:r w:rsidRPr="002867D1">
        <w:rPr>
          <w:rFonts w:ascii="Arial" w:hAnsi="Arial" w:cs="Arial"/>
          <w:color w:val="000000" w:themeColor="text1"/>
          <w:sz w:val="22"/>
          <w:szCs w:val="22"/>
        </w:rPr>
      </w:r>
      <w:r w:rsidRPr="002867D1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Pr="002867D1">
        <w:rPr>
          <w:rFonts w:ascii="Arial" w:hAnsi="Arial" w:cs="Arial"/>
          <w:color w:val="000000" w:themeColor="text1"/>
          <w:sz w:val="22"/>
          <w:szCs w:val="22"/>
        </w:rPr>
      </w:r>
      <w:r w:rsidRPr="002867D1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 w:rsidRPr="002867D1">
        <w:rPr>
          <w:rFonts w:ascii="Arial" w:hAnsi="Arial" w:cs="Arial"/>
          <w:noProof/>
          <w:color w:val="000000" w:themeColor="text1"/>
          <w:sz w:val="22"/>
          <w:szCs w:val="22"/>
          <w:vertAlign w:val="superscript"/>
        </w:rPr>
        <w:t>23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Pr="002867D1">
        <w:rPr>
          <w:rFonts w:ascii="Arial" w:hAnsi="Arial" w:cs="Arial"/>
          <w:color w:val="000000" w:themeColor="text1"/>
          <w:sz w:val="22"/>
          <w:szCs w:val="22"/>
        </w:rPr>
        <w:t>. Not highlighted here is a large portion of the Nse2 N-terminal region bound to the Smc5 coiled coil arm region. (</w:t>
      </w: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>Bottom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 xml:space="preserve">) Nse2 is depicted in ribbon representation, with its SP-RING E3 domain (black square) indicated. Nse2-bound arm regions of Smc5 and Smc6 that are associated with each other in the ATP-free I-shaped conformation are shown in surface representations. The boundary residues of the Nse2 wedge region engaged in Smc6 binding are marked. </w:t>
      </w:r>
    </w:p>
    <w:p w14:paraId="7834A44A" w14:textId="77777777" w:rsidR="005345D8" w:rsidRPr="002867D1" w:rsidRDefault="005345D8" w:rsidP="005345D8">
      <w:pPr>
        <w:pStyle w:val="ListParagraph"/>
        <w:numPr>
          <w:ilvl w:val="0"/>
          <w:numId w:val="4"/>
        </w:numPr>
        <w:snapToGrid w:val="0"/>
        <w:rPr>
          <w:rFonts w:ascii="Arial" w:hAnsi="Arial" w:cs="Arial"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color w:val="000000" w:themeColor="text1"/>
          <w:sz w:val="22"/>
          <w:szCs w:val="22"/>
        </w:rPr>
        <w:t>Superimposition of the Nse2 structures engaged only with the Smc5 arm region and engaged with the arm regions of Smc5 and Smc6. The Nse2 structures shown in panel a and b were superimposed through alignment of the Nse2 region covering 140 to 237 amino acids. The two structures align well throughout the Nse2 protein, with a noticeable exception at the C-terminal SIM region of protein, which is indicated by the red arrow.</w:t>
      </w:r>
    </w:p>
    <w:p w14:paraId="168FA8D7" w14:textId="77777777" w:rsidR="005345D8" w:rsidRPr="002867D1" w:rsidRDefault="005345D8" w:rsidP="005345D8">
      <w:pPr>
        <w:pStyle w:val="ListParagraph"/>
        <w:numPr>
          <w:ilvl w:val="0"/>
          <w:numId w:val="4"/>
        </w:numPr>
        <w:rPr>
          <w:rFonts w:ascii="Arial" w:hAnsi="Arial" w:cs="Arial"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color w:val="000000" w:themeColor="text1"/>
          <w:sz w:val="22"/>
          <w:szCs w:val="22"/>
        </w:rPr>
        <w:t>Superimposition of Nse2 structures in the context of its binding partners. (</w:t>
      </w: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>Left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>) structures shown in panel a and b are superimposed in the same manner as in panel c. (</w:t>
      </w: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>Right</w:t>
      </w:r>
      <w:r w:rsidRPr="002867D1">
        <w:rPr>
          <w:rFonts w:ascii="Arial" w:hAnsi="Arial" w:cs="Arial"/>
          <w:color w:val="000000" w:themeColor="text1"/>
          <w:sz w:val="22"/>
          <w:szCs w:val="22"/>
        </w:rPr>
        <w:t>) an enlarged view of the interaction between the Nse2 C-terminal SIM and the Smc5 arm region as seen in the I-shaped holo-Smc5/6 (top). A detailed view of the interaction between the Nse2 C-terminal SIM with the SUMO moiety bound to the backside of the Ubc9 SUMO E2 is shown (bottom).</w:t>
      </w:r>
    </w:p>
    <w:p w14:paraId="204D009F" w14:textId="77777777" w:rsidR="005345D8" w:rsidRPr="002867D1" w:rsidRDefault="005345D8" w:rsidP="005345D8">
      <w:pPr>
        <w:rPr>
          <w:rFonts w:ascii="Arial" w:eastAsia="Calibri" w:hAnsi="Arial" w:cs="Arial"/>
          <w:color w:val="000000" w:themeColor="text1"/>
          <w:kern w:val="0"/>
          <w:sz w:val="22"/>
          <w:szCs w:val="22"/>
          <w14:ligatures w14:val="none"/>
        </w:rPr>
      </w:pPr>
      <w:r w:rsidRPr="002867D1">
        <w:rPr>
          <w:rFonts w:ascii="Arial" w:hAnsi="Arial" w:cs="Arial"/>
          <w:color w:val="000000" w:themeColor="text1"/>
          <w:sz w:val="22"/>
          <w:szCs w:val="22"/>
        </w:rPr>
        <w:br w:type="page"/>
      </w:r>
    </w:p>
    <w:p w14:paraId="451D964C" w14:textId="77777777" w:rsidR="005345D8" w:rsidRPr="002867D1" w:rsidRDefault="005345D8" w:rsidP="005345D8">
      <w:pPr>
        <w:tabs>
          <w:tab w:val="left" w:pos="720"/>
        </w:tabs>
        <w:kinsoku w:val="0"/>
        <w:overflowPunct w:val="0"/>
        <w:autoSpaceDE w:val="0"/>
        <w:autoSpaceDN w:val="0"/>
        <w:adjustRightInd w:val="0"/>
        <w:snapToGrid w:val="0"/>
        <w:rPr>
          <w:rFonts w:ascii="Arial" w:hAnsi="Arial" w:cs="Arial"/>
          <w:b/>
          <w:bCs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lastRenderedPageBreak/>
        <w:t>Supplementary Table 1. Yeast strains used in this study.</w:t>
      </w:r>
    </w:p>
    <w:tbl>
      <w:tblPr>
        <w:tblStyle w:val="TableGrid"/>
        <w:tblW w:w="9459" w:type="dxa"/>
        <w:tblCellMar>
          <w:left w:w="72" w:type="dxa"/>
          <w:right w:w="72" w:type="dxa"/>
        </w:tblCellMar>
        <w:tblLook w:val="04A0" w:firstRow="1" w:lastRow="0" w:firstColumn="1" w:lastColumn="0" w:noHBand="0" w:noVBand="1"/>
      </w:tblPr>
      <w:tblGrid>
        <w:gridCol w:w="1345"/>
        <w:gridCol w:w="5879"/>
        <w:gridCol w:w="1231"/>
        <w:gridCol w:w="1004"/>
      </w:tblGrid>
      <w:tr w:rsidR="005345D8" w:rsidRPr="002867D1" w14:paraId="49C37CAC" w14:textId="77777777" w:rsidTr="00E62C51">
        <w:tc>
          <w:tcPr>
            <w:tcW w:w="1345" w:type="dxa"/>
          </w:tcPr>
          <w:p w14:paraId="1B1BC6D7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  <w:t>Strain</w:t>
            </w:r>
          </w:p>
        </w:tc>
        <w:tc>
          <w:tcPr>
            <w:tcW w:w="5879" w:type="dxa"/>
          </w:tcPr>
          <w:p w14:paraId="13A7E8CB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  <w:t>Genotype</w:t>
            </w:r>
          </w:p>
        </w:tc>
        <w:tc>
          <w:tcPr>
            <w:tcW w:w="1231" w:type="dxa"/>
          </w:tcPr>
          <w:p w14:paraId="2B9A808D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  <w:t>Source</w:t>
            </w:r>
          </w:p>
        </w:tc>
        <w:tc>
          <w:tcPr>
            <w:tcW w:w="1004" w:type="dxa"/>
          </w:tcPr>
          <w:p w14:paraId="61425BAA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  <w:t>Figures</w:t>
            </w:r>
          </w:p>
        </w:tc>
      </w:tr>
      <w:tr w:rsidR="005345D8" w:rsidRPr="002867D1" w14:paraId="59F0D5DA" w14:textId="77777777" w:rsidTr="00E62C51">
        <w:trPr>
          <w:trHeight w:val="278"/>
        </w:trPr>
        <w:tc>
          <w:tcPr>
            <w:tcW w:w="1345" w:type="dxa"/>
          </w:tcPr>
          <w:p w14:paraId="6B92AC3F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1107-5D</w:t>
            </w:r>
          </w:p>
        </w:tc>
        <w:tc>
          <w:tcPr>
            <w:tcW w:w="5879" w:type="dxa"/>
          </w:tcPr>
          <w:p w14:paraId="74E6DDF3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mc5-AID-3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Flag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AN</w:t>
            </w:r>
          </w:p>
        </w:tc>
        <w:tc>
          <w:tcPr>
            <w:tcW w:w="1231" w:type="dxa"/>
          </w:tcPr>
          <w:p w14:paraId="57DDB73A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QZW5nPC9BdXRob3I+PFllYXI+MjAxODwvWWVhcj48UmVj
TnVtPjQzPC9SZWNOdW0+PERpc3BsYXlUZXh0PihQZW5nIGV0IGFsLiwgMjAxOCk8L0Rpc3BsYXlU
ZXh0PjxyZWNvcmQ+PHJlYy1udW1iZXI+NDM8L3JlYy1udW1iZXI+PGZvcmVpZ24ta2V5cz48a2V5
IGFwcD0iRU4iIGRiLWlkPSJlcnZ3dDBhZjV0ZTAybGV6ZDVicHd2cGZ6ZHc1MjVmMjB4ZTkiIHRp
bWVzdGFtcD0iMTc0MTYxNTM2NyI+NDM8L2tleT48L2ZvcmVpZ24ta2V5cz48cmVmLXR5cGUgbmFt
ZT0iSm91cm5hbCBBcnRpY2xlIj4xNzwvcmVmLXR5cGU+PGNvbnRyaWJ1dG9ycz48YXV0aG9ycz48
YXV0aG9yPlBlbmcsIFguIFAuPC9hdXRob3I+PGF1dGhvcj5MaW0sIFMuPC9hdXRob3I+PGF1dGhv
cj5MaSwgUy48L2F1dGhvcj48YXV0aG9yPk1hcmphdmFhcmEsIEwuPC9hdXRob3I+PGF1dGhvcj5D
aGFiZXMsIEEuPC9hdXRob3I+PGF1dGhvcj5aaGFvLCBYLjwvYXV0aG9yPjwvYXV0aG9ycz48L2Nv
bnRyaWJ1dG9ycz48YXV0aC1hZGRyZXNzPk1vbGVjdWxhciBCaW9sb2d5IFByb2dyYW0sIE1lbW9y
aWFsIFNsb2FuIEtldHRlcmluZyBDYW5jZXIgQ2VudGVyLCBOZXcgWW9yaywgTlksIFVuaXRlZCBT
dGF0ZXMgb2YgQW1lcmljYS4mI3hEO1RyaS1JbnN0aXR1dGlvbmFsIE1ELVBoRCBQcm9ncmFtIG9m
IFdlaWxsIENvcm5lbGwgTWVkaWNhbCBTY2hvb2wsIFJvY2tlZmVsbGVyIFVuaXZlcnNpdHksIGFu
ZCBTbG9hbi1LZXR0ZXJpbmcgQ2FuY2VyIENlbnRlciwgTmV3IFlvcmssIE5ZLCBVbml0ZWQgU3Rh
dGVzIG9mIEFtZXJpY2EuJiN4RDtEZXBhcnRtZW50IG9mIE1lZGljYWwgQmlvY2hlbWlzdHJ5IGFu
ZCBCaW9waHlzaWNzLCBVbWVhIFVuaXZlcnNpdHksIFVtZWEsIFN3ZWRlbi48L2F1dGgtYWRkcmVz
cz48dGl0bGVzPjx0aXRsZT5BY3V0ZSBTbWM1LzYgZGVwbGV0aW9uIHJldmVhbHMgaXRzIHByaW1h
cnkgcm9sZSBpbiByRE5BIHJlcGxpY2F0aW9uIGJ5IHJlc3RyYWluaW5nIHJlY29tYmluYXRpb24g
YXQgZm9yayBwYXVzaW5nIHNpdGVzPC90aXRsZT48c2Vjb25kYXJ5LXRpdGxlPlBMb1MgR2VuZXQ8
L3NlY29uZGFyeS10aXRsZT48L3RpdGxlcz48cGVyaW9kaWNhbD48ZnVsbC10aXRsZT5QTG9TIEdl
bmV0PC9mdWxsLXRpdGxlPjwvcGVyaW9kaWNhbD48cGFnZXM+ZTEwMDcxMjk8L3BhZ2VzPjx2b2x1
bWU+MTQ8L3ZvbHVtZT48bnVtYmVyPjE8L251bWJlcj48ZWRpdGlvbj4yMDE4MDEyMzwvZWRpdGlv
bj48a2V5d29yZHM+PGtleXdvcmQ+Q2VsbCBDeWNsZSBQcm90ZWlucy8qZ2VuZXRpY3M8L2tleXdv
cmQ+PGtleXdvcmQ+Q2hyb21vc29tZXMsIEZ1bmdhbC9nZW5ldGljcy9tZXRhYm9saXNtPC9rZXl3
b3JkPjxrZXl3b3JkPkRFQUQtYm94IFJOQSBIZWxpY2FzZXMvZ2VuZXRpY3MvbWV0YWJvbGlzbTwv
a2V5d29yZD48a2V5d29yZD5ETkEgRGFtYWdlPC9rZXl3b3JkPjxrZXl3b3JkPipETkEgUmVwbGlj
YXRpb248L2tleXdvcmQ+PGtleXdvcmQ+RE5BLCBGdW5nYWwvZ2VuZXRpY3MvbWV0YWJvbGlzbTwv
a2V5d29yZD48a2V5d29yZD5ETkEsIFJpYm9zb21hbC8qZ2VuZXRpY3M8L2tleXdvcmQ+PGtleXdv
cmQ+RE5BLUJpbmRpbmcgUHJvdGVpbnMvZ2VuZXRpY3MvbWV0YWJvbGlzbTwva2V5d29yZD48a2V5
d29yZD5NdXRhdGlvbjwva2V5d29yZD48a2V5d29yZD5SZWNvbWJpbmF0aW9uLCBHZW5ldGljLypn
ZW5ldGljczwva2V5d29yZD48a2V5d29yZD5TYWNjaGFyb215Y2VzIGNlcmV2aXNpYWUvKmdlbmV0
aWNzL21ldGFib2xpc208L2tleXdvcmQ+PGtleXdvcmQ+U2FjY2hhcm9teWNlcyBjZXJldmlzaWFl
IFByb3RlaW5zLypnZW5ldGljcy9tZXRhYm9saXNtPC9rZXl3b3JkPjwva2V5d29yZHM+PGRhdGVz
Pjx5ZWFyPjIwMTg8L3llYXI+PHB1Yi1kYXRlcz48ZGF0ZT5KYW48L2RhdGU+PC9wdWItZGF0ZXM+
PC9kYXRlcz48aXNibj4xNTUzLTc0MDQgKEVsZWN0cm9uaWMpJiN4RDsxNTUzLTczOTAgKFByaW50
KSYjeEQ7MTU1My03MzkwIChMaW5raW5nKTwvaXNibj48YWNjZXNzaW9uLW51bT4yOTM2MDg2MDwv
YWNjZXNzaW9uLW51bT48dXJscz48cmVsYXRlZC11cmxzPjx1cmw+aHR0cHM6Ly93d3cubmNiaS5u
bG0ubmloLmdvdi9wdWJtZWQvMjkzNjA4NjA8L3VybD48L3JlbGF0ZWQtdXJscz48L3VybHM+PGN1
c3RvbTE+VGhlIGF1dGhvcnMgaGF2ZSBkZWNsYXJlZCB0aGF0IG5vIGNvbXBldGluZyBpbnRlcmVz
dHMgZXhpc3QuPC9jdXN0b20xPjxjdXN0b20yPlBNQzU3Nzk2NTE8L2N1c3RvbTI+PGVsZWN0cm9u
aWMtcmVzb3VyY2UtbnVtPjEwLjEzNzEvam91cm5hbC5wZ2VuLjEwMDcxMjk8L2VsZWN0cm9uaWMt
cmVzb3VyY2UtbnVtPjxyZW1vdGUtZGF0YWJhc2UtbmFtZT5NZWRsaW5lPC9yZW1vdGUtZGF0YWJh
c2UtbmFtZT48cmVtb3RlLWRhdGFiYXNlLXByb3ZpZGVyPk5MTTwvcmVtb3RlLWRhdGFiYXNlLXBy
b3ZpZGVyPjwvcmVjb3JkPjwvQ2l0ZT48L0VuZE5vdGU+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QZW5nPC9BdXRob3I+PFllYXI+MjAxODwvWWVhcj48UmVj
TnVtPjQzPC9SZWNOdW0+PERpc3BsYXlUZXh0PihQZW5nIGV0IGFsLiwgMjAxOCk8L0Rpc3BsYXlU
ZXh0PjxyZWNvcmQ+PHJlYy1udW1iZXI+NDM8L3JlYy1udW1iZXI+PGZvcmVpZ24ta2V5cz48a2V5
IGFwcD0iRU4iIGRiLWlkPSJlcnZ3dDBhZjV0ZTAybGV6ZDVicHd2cGZ6ZHc1MjVmMjB4ZTkiIHRp
bWVzdGFtcD0iMTc0MTYxNTM2NyI+NDM8L2tleT48L2ZvcmVpZ24ta2V5cz48cmVmLXR5cGUgbmFt
ZT0iSm91cm5hbCBBcnRpY2xlIj4xNzwvcmVmLXR5cGU+PGNvbnRyaWJ1dG9ycz48YXV0aG9ycz48
YXV0aG9yPlBlbmcsIFguIFAuPC9hdXRob3I+PGF1dGhvcj5MaW0sIFMuPC9hdXRob3I+PGF1dGhv
cj5MaSwgUy48L2F1dGhvcj48YXV0aG9yPk1hcmphdmFhcmEsIEwuPC9hdXRob3I+PGF1dGhvcj5D
aGFiZXMsIEEuPC9hdXRob3I+PGF1dGhvcj5aaGFvLCBYLjwvYXV0aG9yPjwvYXV0aG9ycz48L2Nv
bnRyaWJ1dG9ycz48YXV0aC1hZGRyZXNzPk1vbGVjdWxhciBCaW9sb2d5IFByb2dyYW0sIE1lbW9y
aWFsIFNsb2FuIEtldHRlcmluZyBDYW5jZXIgQ2VudGVyLCBOZXcgWW9yaywgTlksIFVuaXRlZCBT
dGF0ZXMgb2YgQW1lcmljYS4mI3hEO1RyaS1JbnN0aXR1dGlvbmFsIE1ELVBoRCBQcm9ncmFtIG9m
IFdlaWxsIENvcm5lbGwgTWVkaWNhbCBTY2hvb2wsIFJvY2tlZmVsbGVyIFVuaXZlcnNpdHksIGFu
ZCBTbG9hbi1LZXR0ZXJpbmcgQ2FuY2VyIENlbnRlciwgTmV3IFlvcmssIE5ZLCBVbml0ZWQgU3Rh
dGVzIG9mIEFtZXJpY2EuJiN4RDtEZXBhcnRtZW50IG9mIE1lZGljYWwgQmlvY2hlbWlzdHJ5IGFu
ZCBCaW9waHlzaWNzLCBVbWVhIFVuaXZlcnNpdHksIFVtZWEsIFN3ZWRlbi48L2F1dGgtYWRkcmVz
cz48dGl0bGVzPjx0aXRsZT5BY3V0ZSBTbWM1LzYgZGVwbGV0aW9uIHJldmVhbHMgaXRzIHByaW1h
cnkgcm9sZSBpbiByRE5BIHJlcGxpY2F0aW9uIGJ5IHJlc3RyYWluaW5nIHJlY29tYmluYXRpb24g
YXQgZm9yayBwYXVzaW5nIHNpdGVzPC90aXRsZT48c2Vjb25kYXJ5LXRpdGxlPlBMb1MgR2VuZXQ8
L3NlY29uZGFyeS10aXRsZT48L3RpdGxlcz48cGVyaW9kaWNhbD48ZnVsbC10aXRsZT5QTG9TIEdl
bmV0PC9mdWxsLXRpdGxlPjwvcGVyaW9kaWNhbD48cGFnZXM+ZTEwMDcxMjk8L3BhZ2VzPjx2b2x1
bWU+MTQ8L3ZvbHVtZT48bnVtYmVyPjE8L251bWJlcj48ZWRpdGlvbj4yMDE4MDEyMzwvZWRpdGlv
bj48a2V5d29yZHM+PGtleXdvcmQ+Q2VsbCBDeWNsZSBQcm90ZWlucy8qZ2VuZXRpY3M8L2tleXdv
cmQ+PGtleXdvcmQ+Q2hyb21vc29tZXMsIEZ1bmdhbC9nZW5ldGljcy9tZXRhYm9saXNtPC9rZXl3
b3JkPjxrZXl3b3JkPkRFQUQtYm94IFJOQSBIZWxpY2FzZXMvZ2VuZXRpY3MvbWV0YWJvbGlzbTwv
a2V5d29yZD48a2V5d29yZD5ETkEgRGFtYWdlPC9rZXl3b3JkPjxrZXl3b3JkPipETkEgUmVwbGlj
YXRpb248L2tleXdvcmQ+PGtleXdvcmQ+RE5BLCBGdW5nYWwvZ2VuZXRpY3MvbWV0YWJvbGlzbTwv
a2V5d29yZD48a2V5d29yZD5ETkEsIFJpYm9zb21hbC8qZ2VuZXRpY3M8L2tleXdvcmQ+PGtleXdv
cmQ+RE5BLUJpbmRpbmcgUHJvdGVpbnMvZ2VuZXRpY3MvbWV0YWJvbGlzbTwva2V5d29yZD48a2V5
d29yZD5NdXRhdGlvbjwva2V5d29yZD48a2V5d29yZD5SZWNvbWJpbmF0aW9uLCBHZW5ldGljLypn
ZW5ldGljczwva2V5d29yZD48a2V5d29yZD5TYWNjaGFyb215Y2VzIGNlcmV2aXNpYWUvKmdlbmV0
aWNzL21ldGFib2xpc208L2tleXdvcmQ+PGtleXdvcmQ+U2FjY2hhcm9teWNlcyBjZXJldmlzaWFl
IFByb3RlaW5zLypnZW5ldGljcy9tZXRhYm9saXNtPC9rZXl3b3JkPjwva2V5d29yZHM+PGRhdGVz
Pjx5ZWFyPjIwMTg8L3llYXI+PHB1Yi1kYXRlcz48ZGF0ZT5KYW48L2RhdGU+PC9wdWItZGF0ZXM+
PC9kYXRlcz48aXNibj4xNTUzLTc0MDQgKEVsZWN0cm9uaWMpJiN4RDsxNTUzLTczOTAgKFByaW50
KSYjeEQ7MTU1My03MzkwIChMaW5raW5nKTwvaXNibj48YWNjZXNzaW9uLW51bT4yOTM2MDg2MDwv
YWNjZXNzaW9uLW51bT48dXJscz48cmVsYXRlZC11cmxzPjx1cmw+aHR0cHM6Ly93d3cubmNiaS5u
bG0ubmloLmdvdi9wdWJtZWQvMjkzNjA4NjA8L3VybD48L3JlbGF0ZWQtdXJscz48L3VybHM+PGN1
c3RvbTE+VGhlIGF1dGhvcnMgaGF2ZSBkZWNsYXJlZCB0aGF0IG5vIGNvbXBldGluZyBpbnRlcmVz
dHMgZXhpc3QuPC9jdXN0b20xPjxjdXN0b20yPlBNQzU3Nzk2NTE8L2N1c3RvbTI+PGVsZWN0cm9u
aWMtcmVzb3VyY2UtbnVtPjEwLjEzNzEvam91cm5hbC5wZ2VuLjEwMDcxMjk8L2VsZWN0cm9uaWMt
cmVzb3VyY2UtbnVtPjxyZW1vdGUtZGF0YWJhc2UtbmFtZT5NZWRsaW5lPC9yZW1vdGUtZGF0YWJh
c2UtbmFtZT48cmVtb3RlLWRhdGFiYXNlLXByb3ZpZGVyPk5MTTwvcmVtb3RlLWRhdGFiYXNlLXBy
b3ZpZGVyPjwvcmVjb3JkPjwvQ2l0ZT48L0VuZE5vdGU+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Pr="002867D1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(Peng et al., 2018)</w:t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004" w:type="dxa"/>
          </w:tcPr>
          <w:p w14:paraId="6FCB00F6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6a</w:t>
            </w:r>
          </w:p>
        </w:tc>
      </w:tr>
      <w:tr w:rsidR="005345D8" w:rsidRPr="002867D1" w14:paraId="0E2761CF" w14:textId="77777777" w:rsidTr="00E62C51">
        <w:trPr>
          <w:trHeight w:val="278"/>
        </w:trPr>
        <w:tc>
          <w:tcPr>
            <w:tcW w:w="1345" w:type="dxa"/>
          </w:tcPr>
          <w:p w14:paraId="0748E909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2252-18-5B</w:t>
            </w:r>
          </w:p>
        </w:tc>
        <w:tc>
          <w:tcPr>
            <w:tcW w:w="5879" w:type="dxa"/>
          </w:tcPr>
          <w:p w14:paraId="1320B3C5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mc5-DNAm (K89, 97-98, 145-147, 192 all to A) -AID-3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Flag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AN</w:t>
            </w:r>
          </w:p>
        </w:tc>
        <w:tc>
          <w:tcPr>
            <w:tcW w:w="1231" w:type="dxa"/>
          </w:tcPr>
          <w:p w14:paraId="689D5A91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ZdTwvQXV0aG9yPjxZZWFyPjIwMjI8L1llYXI+PFJlY051
bT40ODwvUmVjTnVtPjxEaXNwbGF5VGV4dD4oWXUgZXQgYWwuLCAyMDIyKTwvRGlzcGxheVRleHQ+
PHJlY29yZD48cmVjLW51bWJlcj40ODwvcmVjLW51bWJlcj48Zm9yZWlnbi1rZXlzPjxrZXkgYXBw
PSJFTiIgZGItaWQ9ImVydnd0MGFmNXRlMDJsZXpkNWJwd3ZwZnpkdzUyNWYyMHhlOSIgdGltZXN0
YW1wPSIxNzQxNjE1MzY3Ij40ODwva2V5PjwvZm9yZWlnbi1rZXlzPjxyZWYtdHlwZSBuYW1lPSJK
b3VybmFsIEFydGljbGUiPjE3PC9yZWYtdHlwZT48Y29udHJpYnV0b3JzPjxhdXRob3JzPjxhdXRo
b3I+WXUsIFkuPC9hdXRob3I+PGF1dGhvcj5MaSwgUy48L2F1dGhvcj48YXV0aG9yPlNlciwgWi48
L2F1dGhvcj48YXV0aG9yPkt1YW5nLCBILjwvYXV0aG9yPjxhdXRob3I+VGhhbiwgVC48L2F1dGhv
cj48YXV0aG9yPkd1YW4sIEQuPC9hdXRob3I+PGF1dGhvcj5aaGFvLCBYLjwvYXV0aG9yPjxhdXRo
b3I+UGF0ZWwsIEQuIEouPC9hdXRob3I+PC9hdXRob3JzPjwvY29udHJpYnV0b3JzPjxhdXRoLWFk
ZHJlc3M+U3RydWN0dXJhbCBCaW9sb2d5IFByb2dyYW0sIE1lbW9yaWFsIFNsb2FuLUtldHRlcmlu
ZyBDYW5jZXIgQ2VudGVyLCBOZXcgWW9yaywgTlksIDEwMDY1LiYjeEQ7TW9sZWN1bGFyIEJpb2xv
Z3kgUHJvZ3JhbSwgTWVtb3JpYWwgU2xvYW4tS2V0dGVyaW5nIENhbmNlciBDZW50ZXIsIE5ldyBZ
b3JrLCBOWSwgMTAwNjUuJiN4RDtGdW5jdGlvbmFsIFByb3Rlb21pY3MgTGFib3JhdG9yeSwgSW5z
dGl0dXRlIG9mIE1vbGVjdWxhciBhbmQgQ2VsbCBCaW9sb2d5LCBBZ2VuY3kgZm9yIFNjaWVuY2Us
IFRlY2hub2xvZ3kgYW5kIFJlc2VhcmNoIChBKlNUQVIpLCBTaW5nYXBvcmUgMTM4NjczLCBTaW5n
YXBvcmUuJiN4RDtTaW1vbnMgRWxlY3Ryb24gTWljcm9zY29weSBDZW50ZXIsIE5ldyBZb3JrIFN0
cnVjdHVyYWwgQmlvbG9neSBDZW50ZXIsIE5ldyBZb3JrLCBOWSwgMTAwMjcuPC9hdXRoLWFkZHJl
c3M+PHRpdGxlcz48dGl0bGU+Q3J5by1FTSBzdHJ1Y3R1cmUgb2YgRE5BLWJvdW5kIFNtYzUvNiBy
ZXZlYWxzIEROQSBjbGFtcGluZyBlbmFibGVkIGJ5IG11bHRpLXN1YnVuaXQgY29uZm9ybWF0aW9u
YWwgY2hhbmdlczwvdGl0bGU+PHNlY29uZGFyeS10aXRsZT5Qcm9jIE5hdGwgQWNhZCBTY2kgVSBT
IEE8L3NlY29uZGFyeS10aXRsZT48L3RpdGxlcz48cGVyaW9kaWNhbD48ZnVsbC10aXRsZT5Qcm9j
IE5hdGwgQWNhZCBTY2kgVSBTIEE8L2Z1bGwtdGl0bGU+PC9wZXJpb2RpY2FsPjxwYWdlcz5lMjIw
Mjc5OTExOTwvcGFnZXM+PHZvbHVtZT4xMTk8L3ZvbHVtZT48bnVtYmVyPjIzPC9udW1iZXI+PGVk
aXRpb24+MjAyMjA2MDE8L2VkaXRpb24+PGtleXdvcmRzPjxrZXl3b3JkPipDZWxsIEN5Y2xlIFBy
b3RlaW5zL2NoZW1pc3RyeS9tZXRhYm9saXNtPC9rZXl3b3JkPjxrZXl3b3JkPkNyeW9lbGVjdHJv
biBNaWNyb3Njb3B5PC9rZXl3b3JkPjxrZXl3b3JkPipETkEgUmVwbGljYXRpb248L2tleXdvcmQ+
PGtleXdvcmQ+RE5BLCBGdW5nYWwvY2hlbWlzdHJ5PC9rZXl3b3JkPjxrZXl3b3JkPk51Y2xlaWMg
QWNpZCBDb25mb3JtYXRpb248L2tleXdvcmQ+PGtleXdvcmQ+UHJvdGVpbiBCaW5kaW5nPC9rZXl3
b3JkPjxrZXl3b3JkPlByb3RlaW4gQ29uZm9ybWF0aW9uPC9rZXl3b3JkPjxrZXl3b3JkPlByb3Rl
aW4gU3VidW5pdHMvY2hlbWlzdHJ5PC9rZXl3b3JkPjxrZXl3b3JkPipTYWNjaGFyb215Y2VzIGNl
cmV2aXNpYWUvZ2VuZXRpY3MvbWV0YWJvbGlzbTwva2V5d29yZD48a2V5d29yZD4qU2FjY2hhcm9t
eWNlcyBjZXJldmlzaWFlIFByb3RlaW5zL2NoZW1pc3RyeTwva2V5d29yZD48a2V5d29yZD5ETkEg
Y2xhbXA8L2tleXdvcmQ+PGtleXdvcmQ+S0lURSBwcm90ZWluczwva2V5d29yZD48a2V5d29yZD5T
bWM1LzY8L2tleXdvcmQ+PGtleXdvcmQ+Y3J5by1FTTwva2V5d29yZD48a2V5d29yZD5rbGVpc2lu
PC9rZXl3b3JkPjwva2V5d29yZHM+PGRhdGVzPjx5ZWFyPjIwMjI8L3llYXI+PHB1Yi1kYXRlcz48
ZGF0ZT5KdW4gNzwvZGF0ZT48L3B1Yi1kYXRlcz48L2RhdGVzPjxpc2JuPjEwOTEtNjQ5MCAoRWxl
Y3Ryb25pYykmI3hEOzAwMjctODQyNCAoUHJpbnQpJiN4RDswMDI3LTg0MjQgKExpbmtpbmcpPC9p
c2JuPjxhY2Nlc3Npb24tbnVtPjM1NjQ4ODMzPC9hY2Nlc3Npb24tbnVtPjx1cmxzPjxyZWxhdGVk
LXVybHM+PHVybD5odHRwczovL3d3dy5uY2JpLm5sbS5uaWguZ292L3B1Ym1lZC8zNTY0ODgzMzwv
dXJsPjwvcmVsYXRlZC11cmxzPjwvdXJscz48Y3VzdG9tMT5UaGUgYXV0aG9ycyBkZWNsYXJlIG5v
IGNvbXBldGluZyBpbnRlcmVzdC48L2N1c3RvbTE+PGN1c3RvbTI+UE1DOTE5MTY0MzwvY3VzdG9t
Mj48ZWxlY3Ryb25pYy1yZXNvdXJjZS1udW0+MTAuMTA3My9wbmFzLjIyMDI3OTkxMTk8L2VsZWN0
cm9uaWMtcmVzb3VyY2UtbnVtPjxyZW1vdGUtZGF0YWJhc2UtbmFtZT5NZWRsaW5lPC9yZW1vdGUt
ZGF0YWJhc2UtbmFtZT48cmVtb3RlLWRhdGFiYXNlLXByb3ZpZGVyPk5MTTwvcmVtb3RlLWRhdGFi
YXNlLXByb3ZpZGVyPjwvcmVjb3JkPjwvQ2l0ZT48L0VuZE5vdGU+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ZdTwvQXV0aG9yPjxZZWFyPjIwMjI8L1llYXI+PFJlY051
bT40ODwvUmVjTnVtPjxEaXNwbGF5VGV4dD4oWXUgZXQgYWwuLCAyMDIyKTwvRGlzcGxheVRleHQ+
PHJlY29yZD48cmVjLW51bWJlcj40ODwvcmVjLW51bWJlcj48Zm9yZWlnbi1rZXlzPjxrZXkgYXBw
PSJFTiIgZGItaWQ9ImVydnd0MGFmNXRlMDJsZXpkNWJwd3ZwZnpkdzUyNWYyMHhlOSIgdGltZXN0
YW1wPSIxNzQxNjE1MzY3Ij40ODwva2V5PjwvZm9yZWlnbi1rZXlzPjxyZWYtdHlwZSBuYW1lPSJK
b3VybmFsIEFydGljbGUiPjE3PC9yZWYtdHlwZT48Y29udHJpYnV0b3JzPjxhdXRob3JzPjxhdXRo
b3I+WXUsIFkuPC9hdXRob3I+PGF1dGhvcj5MaSwgUy48L2F1dGhvcj48YXV0aG9yPlNlciwgWi48
L2F1dGhvcj48YXV0aG9yPkt1YW5nLCBILjwvYXV0aG9yPjxhdXRob3I+VGhhbiwgVC48L2F1dGhv
cj48YXV0aG9yPkd1YW4sIEQuPC9hdXRob3I+PGF1dGhvcj5aaGFvLCBYLjwvYXV0aG9yPjxhdXRo
b3I+UGF0ZWwsIEQuIEouPC9hdXRob3I+PC9hdXRob3JzPjwvY29udHJpYnV0b3JzPjxhdXRoLWFk
ZHJlc3M+U3RydWN0dXJhbCBCaW9sb2d5IFByb2dyYW0sIE1lbW9yaWFsIFNsb2FuLUtldHRlcmlu
ZyBDYW5jZXIgQ2VudGVyLCBOZXcgWW9yaywgTlksIDEwMDY1LiYjeEQ7TW9sZWN1bGFyIEJpb2xv
Z3kgUHJvZ3JhbSwgTWVtb3JpYWwgU2xvYW4tS2V0dGVyaW5nIENhbmNlciBDZW50ZXIsIE5ldyBZ
b3JrLCBOWSwgMTAwNjUuJiN4RDtGdW5jdGlvbmFsIFByb3Rlb21pY3MgTGFib3JhdG9yeSwgSW5z
dGl0dXRlIG9mIE1vbGVjdWxhciBhbmQgQ2VsbCBCaW9sb2d5LCBBZ2VuY3kgZm9yIFNjaWVuY2Us
IFRlY2hub2xvZ3kgYW5kIFJlc2VhcmNoIChBKlNUQVIpLCBTaW5nYXBvcmUgMTM4NjczLCBTaW5n
YXBvcmUuJiN4RDtTaW1vbnMgRWxlY3Ryb24gTWljcm9zY29weSBDZW50ZXIsIE5ldyBZb3JrIFN0
cnVjdHVyYWwgQmlvbG9neSBDZW50ZXIsIE5ldyBZb3JrLCBOWSwgMTAwMjcuPC9hdXRoLWFkZHJl
c3M+PHRpdGxlcz48dGl0bGU+Q3J5by1FTSBzdHJ1Y3R1cmUgb2YgRE5BLWJvdW5kIFNtYzUvNiBy
ZXZlYWxzIEROQSBjbGFtcGluZyBlbmFibGVkIGJ5IG11bHRpLXN1YnVuaXQgY29uZm9ybWF0aW9u
YWwgY2hhbmdlczwvdGl0bGU+PHNlY29uZGFyeS10aXRsZT5Qcm9jIE5hdGwgQWNhZCBTY2kgVSBT
IEE8L3NlY29uZGFyeS10aXRsZT48L3RpdGxlcz48cGVyaW9kaWNhbD48ZnVsbC10aXRsZT5Qcm9j
IE5hdGwgQWNhZCBTY2kgVSBTIEE8L2Z1bGwtdGl0bGU+PC9wZXJpb2RpY2FsPjxwYWdlcz5lMjIw
Mjc5OTExOTwvcGFnZXM+PHZvbHVtZT4xMTk8L3ZvbHVtZT48bnVtYmVyPjIzPC9udW1iZXI+PGVk
aXRpb24+MjAyMjA2MDE8L2VkaXRpb24+PGtleXdvcmRzPjxrZXl3b3JkPipDZWxsIEN5Y2xlIFBy
b3RlaW5zL2NoZW1pc3RyeS9tZXRhYm9saXNtPC9rZXl3b3JkPjxrZXl3b3JkPkNyeW9lbGVjdHJv
biBNaWNyb3Njb3B5PC9rZXl3b3JkPjxrZXl3b3JkPipETkEgUmVwbGljYXRpb248L2tleXdvcmQ+
PGtleXdvcmQ+RE5BLCBGdW5nYWwvY2hlbWlzdHJ5PC9rZXl3b3JkPjxrZXl3b3JkPk51Y2xlaWMg
QWNpZCBDb25mb3JtYXRpb248L2tleXdvcmQ+PGtleXdvcmQ+UHJvdGVpbiBCaW5kaW5nPC9rZXl3
b3JkPjxrZXl3b3JkPlByb3RlaW4gQ29uZm9ybWF0aW9uPC9rZXl3b3JkPjxrZXl3b3JkPlByb3Rl
aW4gU3VidW5pdHMvY2hlbWlzdHJ5PC9rZXl3b3JkPjxrZXl3b3JkPipTYWNjaGFyb215Y2VzIGNl
cmV2aXNpYWUvZ2VuZXRpY3MvbWV0YWJvbGlzbTwva2V5d29yZD48a2V5d29yZD4qU2FjY2hhcm9t
eWNlcyBjZXJldmlzaWFlIFByb3RlaW5zL2NoZW1pc3RyeTwva2V5d29yZD48a2V5d29yZD5ETkEg
Y2xhbXA8L2tleXdvcmQ+PGtleXdvcmQ+S0lURSBwcm90ZWluczwva2V5d29yZD48a2V5d29yZD5T
bWM1LzY8L2tleXdvcmQ+PGtleXdvcmQ+Y3J5by1FTTwva2V5d29yZD48a2V5d29yZD5rbGVpc2lu
PC9rZXl3b3JkPjwva2V5d29yZHM+PGRhdGVzPjx5ZWFyPjIwMjI8L3llYXI+PHB1Yi1kYXRlcz48
ZGF0ZT5KdW4gNzwvZGF0ZT48L3B1Yi1kYXRlcz48L2RhdGVzPjxpc2JuPjEwOTEtNjQ5MCAoRWxl
Y3Ryb25pYykmI3hEOzAwMjctODQyNCAoUHJpbnQpJiN4RDswMDI3LTg0MjQgKExpbmtpbmcpPC9p
c2JuPjxhY2Nlc3Npb24tbnVtPjM1NjQ4ODMzPC9hY2Nlc3Npb24tbnVtPjx1cmxzPjxyZWxhdGVk
LXVybHM+PHVybD5odHRwczovL3d3dy5uY2JpLm5sbS5uaWguZ292L3B1Ym1lZC8zNTY0ODgzMzwv
dXJsPjwvcmVsYXRlZC11cmxzPjwvdXJscz48Y3VzdG9tMT5UaGUgYXV0aG9ycyBkZWNsYXJlIG5v
IGNvbXBldGluZyBpbnRlcmVzdC48L2N1c3RvbTE+PGN1c3RvbTI+UE1DOTE5MTY0MzwvY3VzdG9t
Mj48ZWxlY3Ryb25pYy1yZXNvdXJjZS1udW0+MTAuMTA3My9wbmFzLjIyMDI3OTkxMTk8L2VsZWN0
cm9uaWMtcmVzb3VyY2UtbnVtPjxyZW1vdGUtZGF0YWJhc2UtbmFtZT5NZWRsaW5lPC9yZW1vdGUt
ZGF0YWJhc2UtbmFtZT48cmVtb3RlLWRhdGFiYXNlLXByb3ZpZGVyPk5MTTwvcmVtb3RlLWRhdGFi
YXNlLXByb3ZpZGVyPjwvcmVjb3JkPjwvQ2l0ZT48L0VuZE5vdGU+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Pr="002867D1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(Yu et al., 2022)</w:t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004" w:type="dxa"/>
          </w:tcPr>
          <w:p w14:paraId="77A849E2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6a</w:t>
            </w:r>
          </w:p>
        </w:tc>
      </w:tr>
      <w:tr w:rsidR="005345D8" w:rsidRPr="002867D1" w14:paraId="1067C975" w14:textId="77777777" w:rsidTr="00E62C51">
        <w:trPr>
          <w:trHeight w:val="278"/>
        </w:trPr>
        <w:tc>
          <w:tcPr>
            <w:tcW w:w="1345" w:type="dxa"/>
          </w:tcPr>
          <w:p w14:paraId="17DFFBAC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X9209-3B</w:t>
            </w:r>
          </w:p>
        </w:tc>
        <w:tc>
          <w:tcPr>
            <w:tcW w:w="5879" w:type="dxa"/>
          </w:tcPr>
          <w:p w14:paraId="06C6B52D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mc5-6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A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AT</w:t>
            </w:r>
          </w:p>
        </w:tc>
        <w:tc>
          <w:tcPr>
            <w:tcW w:w="1231" w:type="dxa"/>
          </w:tcPr>
          <w:p w14:paraId="102141F6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66EC4033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6b, S6a</w:t>
            </w:r>
          </w:p>
        </w:tc>
      </w:tr>
      <w:tr w:rsidR="005345D8" w:rsidRPr="002867D1" w14:paraId="48803204" w14:textId="77777777" w:rsidTr="00E62C51">
        <w:trPr>
          <w:trHeight w:val="278"/>
        </w:trPr>
        <w:tc>
          <w:tcPr>
            <w:tcW w:w="1345" w:type="dxa"/>
          </w:tcPr>
          <w:p w14:paraId="78A85AAD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X9298-3C</w:t>
            </w:r>
          </w:p>
        </w:tc>
        <w:tc>
          <w:tcPr>
            <w:tcW w:w="5879" w:type="dxa"/>
          </w:tcPr>
          <w:p w14:paraId="6DABA27F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mc5-6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A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AT nse4-DNAm (R251, R256-258 all to E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)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AT</w:t>
            </w:r>
          </w:p>
        </w:tc>
        <w:tc>
          <w:tcPr>
            <w:tcW w:w="1231" w:type="dxa"/>
          </w:tcPr>
          <w:p w14:paraId="6C85C185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625DEDFF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6b</w:t>
            </w:r>
          </w:p>
        </w:tc>
      </w:tr>
      <w:tr w:rsidR="005345D8" w:rsidRPr="002867D1" w14:paraId="7134282C" w14:textId="77777777" w:rsidTr="00E62C51">
        <w:trPr>
          <w:trHeight w:val="278"/>
        </w:trPr>
        <w:tc>
          <w:tcPr>
            <w:tcW w:w="1345" w:type="dxa"/>
          </w:tcPr>
          <w:p w14:paraId="790BB03F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X9210-4C</w:t>
            </w:r>
          </w:p>
        </w:tc>
        <w:tc>
          <w:tcPr>
            <w:tcW w:w="5879" w:type="dxa"/>
          </w:tcPr>
          <w:p w14:paraId="50755733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mc6-6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A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AT</w:t>
            </w:r>
          </w:p>
        </w:tc>
        <w:tc>
          <w:tcPr>
            <w:tcW w:w="1231" w:type="dxa"/>
          </w:tcPr>
          <w:p w14:paraId="409F122C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3189093D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6c, </w:t>
            </w:r>
            <w:r w:rsidRPr="002867D1">
              <w:rPr>
                <w:rFonts w:ascii="Arial" w:hAnsi="Arial" w:cs="Arial" w:hint="eastAsia"/>
                <w:color w:val="000000" w:themeColor="text1"/>
                <w:sz w:val="20"/>
                <w:szCs w:val="20"/>
              </w:rPr>
              <w:t>S6b</w:t>
            </w:r>
          </w:p>
        </w:tc>
      </w:tr>
      <w:tr w:rsidR="005345D8" w:rsidRPr="002867D1" w14:paraId="4536D58A" w14:textId="77777777" w:rsidTr="00E62C51">
        <w:trPr>
          <w:trHeight w:val="278"/>
        </w:trPr>
        <w:tc>
          <w:tcPr>
            <w:tcW w:w="1345" w:type="dxa"/>
          </w:tcPr>
          <w:p w14:paraId="78F616F8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X9248-10A</w:t>
            </w:r>
          </w:p>
        </w:tc>
        <w:tc>
          <w:tcPr>
            <w:tcW w:w="5879" w:type="dxa"/>
          </w:tcPr>
          <w:p w14:paraId="13DC1305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mc6-6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A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AT smc5-DNAm (K89, 97-98, 145-147, 192 all to A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)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AT</w:t>
            </w:r>
          </w:p>
        </w:tc>
        <w:tc>
          <w:tcPr>
            <w:tcW w:w="1231" w:type="dxa"/>
          </w:tcPr>
          <w:p w14:paraId="7CD26215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2E09B378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6c</w:t>
            </w:r>
          </w:p>
        </w:tc>
      </w:tr>
      <w:tr w:rsidR="005345D8" w:rsidRPr="002867D1" w14:paraId="38B98060" w14:textId="77777777" w:rsidTr="00E62C51">
        <w:trPr>
          <w:trHeight w:val="278"/>
        </w:trPr>
        <w:tc>
          <w:tcPr>
            <w:tcW w:w="1345" w:type="dxa"/>
          </w:tcPr>
          <w:p w14:paraId="63AAEBE4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X9373-2</w:t>
            </w:r>
          </w:p>
        </w:tc>
        <w:tc>
          <w:tcPr>
            <w:tcW w:w="5879" w:type="dxa"/>
          </w:tcPr>
          <w:p w14:paraId="2F288516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mc6-6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A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AT/+ nse4-DNAm (R251, R256-258 all to E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)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AT /+</w:t>
            </w:r>
          </w:p>
        </w:tc>
        <w:tc>
          <w:tcPr>
            <w:tcW w:w="1231" w:type="dxa"/>
          </w:tcPr>
          <w:p w14:paraId="40866F1D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00618860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6d</w:t>
            </w:r>
          </w:p>
        </w:tc>
      </w:tr>
      <w:tr w:rsidR="005345D8" w:rsidRPr="002867D1" w14:paraId="71141B99" w14:textId="77777777" w:rsidTr="00E62C51">
        <w:trPr>
          <w:trHeight w:val="278"/>
        </w:trPr>
        <w:tc>
          <w:tcPr>
            <w:tcW w:w="1345" w:type="dxa"/>
          </w:tcPr>
          <w:p w14:paraId="3F7EB0E1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X6684-8A</w:t>
            </w:r>
          </w:p>
        </w:tc>
        <w:tc>
          <w:tcPr>
            <w:tcW w:w="5879" w:type="dxa"/>
          </w:tcPr>
          <w:p w14:paraId="7A546CF8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8His-Smt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3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TRP1 Sgs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AN</w:t>
            </w:r>
          </w:p>
        </w:tc>
        <w:tc>
          <w:tcPr>
            <w:tcW w:w="1231" w:type="dxa"/>
          </w:tcPr>
          <w:p w14:paraId="13E56001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61A0CE38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6e, S6f</w:t>
            </w:r>
          </w:p>
        </w:tc>
      </w:tr>
      <w:tr w:rsidR="005345D8" w:rsidRPr="002867D1" w14:paraId="758F5874" w14:textId="77777777" w:rsidTr="00E62C51">
        <w:trPr>
          <w:trHeight w:val="278"/>
        </w:trPr>
        <w:tc>
          <w:tcPr>
            <w:tcW w:w="1345" w:type="dxa"/>
          </w:tcPr>
          <w:p w14:paraId="2B73B3F2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X9256-10A</w:t>
            </w:r>
          </w:p>
        </w:tc>
        <w:tc>
          <w:tcPr>
            <w:tcW w:w="5879" w:type="dxa"/>
          </w:tcPr>
          <w:p w14:paraId="10CB0C08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8His-Smt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3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TRP1 Sgs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AN smc5-DNAm (K89, 97-98, 145-147, 192 all to A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)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AT</w:t>
            </w:r>
          </w:p>
        </w:tc>
        <w:tc>
          <w:tcPr>
            <w:tcW w:w="1231" w:type="dxa"/>
          </w:tcPr>
          <w:p w14:paraId="58993C76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09B1657E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6e</w:t>
            </w:r>
          </w:p>
        </w:tc>
      </w:tr>
      <w:tr w:rsidR="005345D8" w:rsidRPr="002867D1" w14:paraId="2674D0B9" w14:textId="77777777" w:rsidTr="00E62C51">
        <w:trPr>
          <w:trHeight w:val="278"/>
        </w:trPr>
        <w:tc>
          <w:tcPr>
            <w:tcW w:w="1345" w:type="dxa"/>
          </w:tcPr>
          <w:p w14:paraId="17415780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X9482-13A</w:t>
            </w:r>
          </w:p>
        </w:tc>
        <w:tc>
          <w:tcPr>
            <w:tcW w:w="5879" w:type="dxa"/>
          </w:tcPr>
          <w:p w14:paraId="40C678A1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8His-Smt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3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TRP1 Sgs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AN nse4-DNAm (R251, R256-258 all to E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)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AT</w:t>
            </w:r>
          </w:p>
        </w:tc>
        <w:tc>
          <w:tcPr>
            <w:tcW w:w="1231" w:type="dxa"/>
          </w:tcPr>
          <w:p w14:paraId="190E9BFF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60834181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6e</w:t>
            </w:r>
          </w:p>
        </w:tc>
      </w:tr>
      <w:tr w:rsidR="005345D8" w:rsidRPr="002867D1" w14:paraId="58303D60" w14:textId="77777777" w:rsidTr="00E62C51">
        <w:trPr>
          <w:trHeight w:val="278"/>
        </w:trPr>
        <w:tc>
          <w:tcPr>
            <w:tcW w:w="1345" w:type="dxa"/>
          </w:tcPr>
          <w:p w14:paraId="6A782165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2402-21</w:t>
            </w:r>
          </w:p>
        </w:tc>
        <w:tc>
          <w:tcPr>
            <w:tcW w:w="5879" w:type="dxa"/>
          </w:tcPr>
          <w:p w14:paraId="1DA617E1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Smc5-4GS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IAA(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111)-3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flag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HIS3/Smc5-6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HA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NAT ura3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1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ADH1-OsTIR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URA3/ura3-1</w:t>
            </w:r>
          </w:p>
        </w:tc>
        <w:tc>
          <w:tcPr>
            <w:tcW w:w="1231" w:type="dxa"/>
          </w:tcPr>
          <w:p w14:paraId="07EED3B4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703C665F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7a-7d, S7a</w:t>
            </w:r>
          </w:p>
        </w:tc>
      </w:tr>
      <w:tr w:rsidR="005345D8" w:rsidRPr="002867D1" w14:paraId="67D7D671" w14:textId="77777777" w:rsidTr="00E62C51">
        <w:trPr>
          <w:trHeight w:val="278"/>
        </w:trPr>
        <w:tc>
          <w:tcPr>
            <w:tcW w:w="1345" w:type="dxa"/>
          </w:tcPr>
          <w:p w14:paraId="4DAF773F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2402-9</w:t>
            </w:r>
          </w:p>
        </w:tc>
        <w:tc>
          <w:tcPr>
            <w:tcW w:w="5879" w:type="dxa"/>
          </w:tcPr>
          <w:p w14:paraId="5F7E90E3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Smc5-4GS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IAA(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111)-3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flag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HIS3/smc5-K75E-6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HA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NAT ura3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1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ADH1-OsTIR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URA3/ura3-1</w:t>
            </w:r>
          </w:p>
        </w:tc>
        <w:tc>
          <w:tcPr>
            <w:tcW w:w="1231" w:type="dxa"/>
          </w:tcPr>
          <w:p w14:paraId="15894EFA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4FA77F9F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7a-b, S7b</w:t>
            </w:r>
          </w:p>
        </w:tc>
      </w:tr>
      <w:tr w:rsidR="005345D8" w:rsidRPr="002867D1" w14:paraId="6F334E04" w14:textId="77777777" w:rsidTr="00E62C51">
        <w:trPr>
          <w:trHeight w:val="278"/>
        </w:trPr>
        <w:tc>
          <w:tcPr>
            <w:tcW w:w="1345" w:type="dxa"/>
          </w:tcPr>
          <w:p w14:paraId="5E4AAB87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2403-1</w:t>
            </w:r>
          </w:p>
        </w:tc>
        <w:tc>
          <w:tcPr>
            <w:tcW w:w="5879" w:type="dxa"/>
          </w:tcPr>
          <w:p w14:paraId="71A34B42" w14:textId="77777777" w:rsidR="005345D8" w:rsidRPr="002867D1" w:rsidRDefault="005345D8" w:rsidP="00E62C51">
            <w:pPr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Smc5-4GS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IAA(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111)-3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flag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HIS3/smc5-E1015Q-6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HA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NAT ura3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1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ADH1-OsTIR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URA3/ura3-1</w:t>
            </w:r>
          </w:p>
        </w:tc>
        <w:tc>
          <w:tcPr>
            <w:tcW w:w="1231" w:type="dxa"/>
          </w:tcPr>
          <w:p w14:paraId="208B0E6D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11B5315C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7c-d, S7c</w:t>
            </w:r>
          </w:p>
        </w:tc>
      </w:tr>
      <w:tr w:rsidR="005345D8" w:rsidRPr="002867D1" w14:paraId="2BB4F711" w14:textId="77777777" w:rsidTr="00E62C51">
        <w:trPr>
          <w:trHeight w:val="278"/>
        </w:trPr>
        <w:tc>
          <w:tcPr>
            <w:tcW w:w="1345" w:type="dxa"/>
          </w:tcPr>
          <w:p w14:paraId="1E44E71E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2426-22</w:t>
            </w:r>
          </w:p>
        </w:tc>
        <w:tc>
          <w:tcPr>
            <w:tcW w:w="5879" w:type="dxa"/>
          </w:tcPr>
          <w:p w14:paraId="54632085" w14:textId="77777777" w:rsidR="005345D8" w:rsidRPr="002867D1" w:rsidRDefault="005345D8" w:rsidP="00E62C51">
            <w:pPr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Smc5-4GS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IAA(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111)-3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flag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HIS3/Smc5-6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HA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NAT ura3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1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ADH1-OsTIR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 xml:space="preserve">URA3/ura3-1 </w:t>
            </w: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Sgs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AN/+ 8HIS-Smt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3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TRP/+</w:t>
            </w:r>
          </w:p>
        </w:tc>
        <w:tc>
          <w:tcPr>
            <w:tcW w:w="1231" w:type="dxa"/>
          </w:tcPr>
          <w:p w14:paraId="79E3781D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2683DCA9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7e</w:t>
            </w:r>
          </w:p>
        </w:tc>
      </w:tr>
      <w:tr w:rsidR="005345D8" w:rsidRPr="002867D1" w14:paraId="3F2D3437" w14:textId="77777777" w:rsidTr="00E62C51">
        <w:trPr>
          <w:trHeight w:val="278"/>
        </w:trPr>
        <w:tc>
          <w:tcPr>
            <w:tcW w:w="1345" w:type="dxa"/>
          </w:tcPr>
          <w:p w14:paraId="58771F71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2426-19</w:t>
            </w:r>
          </w:p>
        </w:tc>
        <w:tc>
          <w:tcPr>
            <w:tcW w:w="5879" w:type="dxa"/>
          </w:tcPr>
          <w:p w14:paraId="6CFE0AD7" w14:textId="77777777" w:rsidR="005345D8" w:rsidRPr="002867D1" w:rsidRDefault="005345D8" w:rsidP="00E62C51">
            <w:pPr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Smc5-4GS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IAA(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111)-3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flag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HIS3/smc5-K75E-6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HA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NAT ura3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1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ADH1-OsTIR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URA3/ura3-1</w:t>
            </w: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gs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AN/+ 8HIS-Smt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3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TRP/+</w:t>
            </w:r>
          </w:p>
        </w:tc>
        <w:tc>
          <w:tcPr>
            <w:tcW w:w="1231" w:type="dxa"/>
          </w:tcPr>
          <w:p w14:paraId="68F2BD4F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43556C6C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7e</w:t>
            </w:r>
          </w:p>
        </w:tc>
      </w:tr>
      <w:tr w:rsidR="005345D8" w:rsidRPr="002867D1" w14:paraId="3D080DA5" w14:textId="77777777" w:rsidTr="00E62C51">
        <w:trPr>
          <w:trHeight w:val="278"/>
        </w:trPr>
        <w:tc>
          <w:tcPr>
            <w:tcW w:w="1345" w:type="dxa"/>
          </w:tcPr>
          <w:p w14:paraId="4438F8AC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2427-24</w:t>
            </w:r>
          </w:p>
        </w:tc>
        <w:tc>
          <w:tcPr>
            <w:tcW w:w="5879" w:type="dxa"/>
          </w:tcPr>
          <w:p w14:paraId="58A8BE64" w14:textId="77777777" w:rsidR="005345D8" w:rsidRPr="002867D1" w:rsidRDefault="005345D8" w:rsidP="00E62C51">
            <w:pPr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Smc5-4GS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IAA(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111)-3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flag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HIS3/smc5-E1015Q-6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HA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NAT ura3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1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ADH1-OsTIR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URA3/ura3-1</w:t>
            </w: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gs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AN/+ 8HIS-Smt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3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TRP/+</w:t>
            </w:r>
          </w:p>
        </w:tc>
        <w:tc>
          <w:tcPr>
            <w:tcW w:w="1231" w:type="dxa"/>
          </w:tcPr>
          <w:p w14:paraId="5C9CEF59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0B970E30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7e</w:t>
            </w:r>
          </w:p>
        </w:tc>
      </w:tr>
      <w:tr w:rsidR="005345D8" w:rsidRPr="002867D1" w14:paraId="5132D823" w14:textId="77777777" w:rsidTr="00E62C51">
        <w:trPr>
          <w:trHeight w:val="278"/>
        </w:trPr>
        <w:tc>
          <w:tcPr>
            <w:tcW w:w="1345" w:type="dxa"/>
          </w:tcPr>
          <w:p w14:paraId="79005458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X3579-11d</w:t>
            </w:r>
          </w:p>
        </w:tc>
        <w:tc>
          <w:tcPr>
            <w:tcW w:w="5879" w:type="dxa"/>
          </w:tcPr>
          <w:p w14:paraId="1CB0B945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F-Smt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3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LEU2</w:t>
            </w:r>
          </w:p>
        </w:tc>
        <w:tc>
          <w:tcPr>
            <w:tcW w:w="1231" w:type="dxa"/>
          </w:tcPr>
          <w:p w14:paraId="42C044F0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(Dhingra et al., 2019)</w:t>
            </w:r>
          </w:p>
        </w:tc>
        <w:tc>
          <w:tcPr>
            <w:tcW w:w="1004" w:type="dxa"/>
          </w:tcPr>
          <w:p w14:paraId="65217FDB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S6a-b</w:t>
            </w:r>
          </w:p>
        </w:tc>
      </w:tr>
      <w:tr w:rsidR="005345D8" w:rsidRPr="002867D1" w14:paraId="4C39EB45" w14:textId="77777777" w:rsidTr="00E62C51">
        <w:trPr>
          <w:trHeight w:val="278"/>
        </w:trPr>
        <w:tc>
          <w:tcPr>
            <w:tcW w:w="1345" w:type="dxa"/>
          </w:tcPr>
          <w:p w14:paraId="269A9FEB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X9333-4C</w:t>
            </w:r>
          </w:p>
        </w:tc>
        <w:tc>
          <w:tcPr>
            <w:tcW w:w="5879" w:type="dxa"/>
            <w:vAlign w:val="bottom"/>
          </w:tcPr>
          <w:p w14:paraId="14F5AEC0" w14:textId="77777777" w:rsidR="005345D8" w:rsidRPr="002867D1" w:rsidRDefault="005345D8" w:rsidP="00E62C51">
            <w:pPr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F-Smt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3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LEU2 Smc5-6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A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AT</w:t>
            </w:r>
          </w:p>
        </w:tc>
        <w:tc>
          <w:tcPr>
            <w:tcW w:w="1231" w:type="dxa"/>
          </w:tcPr>
          <w:p w14:paraId="303DADF4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494737F1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S6a</w:t>
            </w:r>
          </w:p>
        </w:tc>
      </w:tr>
      <w:tr w:rsidR="005345D8" w:rsidRPr="002867D1" w14:paraId="4307F779" w14:textId="77777777" w:rsidTr="00E62C51">
        <w:trPr>
          <w:trHeight w:val="278"/>
        </w:trPr>
        <w:tc>
          <w:tcPr>
            <w:tcW w:w="1345" w:type="dxa"/>
          </w:tcPr>
          <w:p w14:paraId="6503A449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X9248-2A</w:t>
            </w:r>
          </w:p>
        </w:tc>
        <w:tc>
          <w:tcPr>
            <w:tcW w:w="5879" w:type="dxa"/>
            <w:vAlign w:val="bottom"/>
          </w:tcPr>
          <w:p w14:paraId="57C265C6" w14:textId="77777777" w:rsidR="005345D8" w:rsidRPr="002867D1" w:rsidRDefault="005345D8" w:rsidP="00E62C51">
            <w:pPr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F-Smt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3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LEU2 Smc6-6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A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AT</w:t>
            </w:r>
          </w:p>
        </w:tc>
        <w:tc>
          <w:tcPr>
            <w:tcW w:w="1231" w:type="dxa"/>
          </w:tcPr>
          <w:p w14:paraId="57C7544A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14F98249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S6b</w:t>
            </w:r>
          </w:p>
        </w:tc>
      </w:tr>
      <w:tr w:rsidR="005345D8" w:rsidRPr="002867D1" w14:paraId="7CCE9A44" w14:textId="77777777" w:rsidTr="00E62C51">
        <w:trPr>
          <w:trHeight w:val="278"/>
        </w:trPr>
        <w:tc>
          <w:tcPr>
            <w:tcW w:w="1345" w:type="dxa"/>
          </w:tcPr>
          <w:p w14:paraId="23ADA557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  <w:shd w:val="clear" w:color="auto" w:fill="FFFFFF"/>
              </w:rPr>
              <w:t>X4410-18D</w:t>
            </w:r>
          </w:p>
        </w:tc>
        <w:tc>
          <w:tcPr>
            <w:tcW w:w="5879" w:type="dxa"/>
          </w:tcPr>
          <w:p w14:paraId="57ACBFEA" w14:textId="77777777" w:rsidR="005345D8" w:rsidRPr="002867D1" w:rsidRDefault="005345D8" w:rsidP="00E62C51">
            <w:pPr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Smc6-4GS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IAA(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111)-3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flag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HIS3 ura3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1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ADH1-OsTIR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URA3 Smc5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TAP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TRP1</w:t>
            </w:r>
          </w:p>
        </w:tc>
        <w:tc>
          <w:tcPr>
            <w:tcW w:w="1231" w:type="dxa"/>
          </w:tcPr>
          <w:p w14:paraId="194B4E86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QZW5nPC9BdXRob3I+PFllYXI+MjAxODwvWWVhcj48UmVj
TnVtPjQzPC9SZWNOdW0+PERpc3BsYXlUZXh0PihQZW5nIGV0IGFsLiwgMjAxOCk8L0Rpc3BsYXlU
ZXh0PjxyZWNvcmQ+PHJlYy1udW1iZXI+NDM8L3JlYy1udW1iZXI+PGZvcmVpZ24ta2V5cz48a2V5
IGFwcD0iRU4iIGRiLWlkPSJlcnZ3dDBhZjV0ZTAybGV6ZDVicHd2cGZ6ZHc1MjVmMjB4ZTkiIHRp
bWVzdGFtcD0iMTc0MTYxNTM2NyI+NDM8L2tleT48L2ZvcmVpZ24ta2V5cz48cmVmLXR5cGUgbmFt
ZT0iSm91cm5hbCBBcnRpY2xlIj4xNzwvcmVmLXR5cGU+PGNvbnRyaWJ1dG9ycz48YXV0aG9ycz48
YXV0aG9yPlBlbmcsIFguIFAuPC9hdXRob3I+PGF1dGhvcj5MaW0sIFMuPC9hdXRob3I+PGF1dGhv
cj5MaSwgUy48L2F1dGhvcj48YXV0aG9yPk1hcmphdmFhcmEsIEwuPC9hdXRob3I+PGF1dGhvcj5D
aGFiZXMsIEEuPC9hdXRob3I+PGF1dGhvcj5aaGFvLCBYLjwvYXV0aG9yPjwvYXV0aG9ycz48L2Nv
bnRyaWJ1dG9ycz48YXV0aC1hZGRyZXNzPk1vbGVjdWxhciBCaW9sb2d5IFByb2dyYW0sIE1lbW9y
aWFsIFNsb2FuIEtldHRlcmluZyBDYW5jZXIgQ2VudGVyLCBOZXcgWW9yaywgTlksIFVuaXRlZCBT
dGF0ZXMgb2YgQW1lcmljYS4mI3hEO1RyaS1JbnN0aXR1dGlvbmFsIE1ELVBoRCBQcm9ncmFtIG9m
IFdlaWxsIENvcm5lbGwgTWVkaWNhbCBTY2hvb2wsIFJvY2tlZmVsbGVyIFVuaXZlcnNpdHksIGFu
ZCBTbG9hbi1LZXR0ZXJpbmcgQ2FuY2VyIENlbnRlciwgTmV3IFlvcmssIE5ZLCBVbml0ZWQgU3Rh
dGVzIG9mIEFtZXJpY2EuJiN4RDtEZXBhcnRtZW50IG9mIE1lZGljYWwgQmlvY2hlbWlzdHJ5IGFu
ZCBCaW9waHlzaWNzLCBVbWVhIFVuaXZlcnNpdHksIFVtZWEsIFN3ZWRlbi48L2F1dGgtYWRkcmVz
cz48dGl0bGVzPjx0aXRsZT5BY3V0ZSBTbWM1LzYgZGVwbGV0aW9uIHJldmVhbHMgaXRzIHByaW1h
cnkgcm9sZSBpbiByRE5BIHJlcGxpY2F0aW9uIGJ5IHJlc3RyYWluaW5nIHJlY29tYmluYXRpb24g
YXQgZm9yayBwYXVzaW5nIHNpdGVzPC90aXRsZT48c2Vjb25kYXJ5LXRpdGxlPlBMb1MgR2VuZXQ8
L3NlY29uZGFyeS10aXRsZT48L3RpdGxlcz48cGVyaW9kaWNhbD48ZnVsbC10aXRsZT5QTG9TIEdl
bmV0PC9mdWxsLXRpdGxlPjwvcGVyaW9kaWNhbD48cGFnZXM+ZTEwMDcxMjk8L3BhZ2VzPjx2b2x1
bWU+MTQ8L3ZvbHVtZT48bnVtYmVyPjE8L251bWJlcj48ZWRpdGlvbj4yMDE4MDEyMzwvZWRpdGlv
bj48a2V5d29yZHM+PGtleXdvcmQ+Q2VsbCBDeWNsZSBQcm90ZWlucy8qZ2VuZXRpY3M8L2tleXdv
cmQ+PGtleXdvcmQ+Q2hyb21vc29tZXMsIEZ1bmdhbC9nZW5ldGljcy9tZXRhYm9saXNtPC9rZXl3
b3JkPjxrZXl3b3JkPkRFQUQtYm94IFJOQSBIZWxpY2FzZXMvZ2VuZXRpY3MvbWV0YWJvbGlzbTwv
a2V5d29yZD48a2V5d29yZD5ETkEgRGFtYWdlPC9rZXl3b3JkPjxrZXl3b3JkPipETkEgUmVwbGlj
YXRpb248L2tleXdvcmQ+PGtleXdvcmQ+RE5BLCBGdW5nYWwvZ2VuZXRpY3MvbWV0YWJvbGlzbTwv
a2V5d29yZD48a2V5d29yZD5ETkEsIFJpYm9zb21hbC8qZ2VuZXRpY3M8L2tleXdvcmQ+PGtleXdv
cmQ+RE5BLUJpbmRpbmcgUHJvdGVpbnMvZ2VuZXRpY3MvbWV0YWJvbGlzbTwva2V5d29yZD48a2V5
d29yZD5NdXRhdGlvbjwva2V5d29yZD48a2V5d29yZD5SZWNvbWJpbmF0aW9uLCBHZW5ldGljLypn
ZW5ldGljczwva2V5d29yZD48a2V5d29yZD5TYWNjaGFyb215Y2VzIGNlcmV2aXNpYWUvKmdlbmV0
aWNzL21ldGFib2xpc208L2tleXdvcmQ+PGtleXdvcmQ+U2FjY2hhcm9teWNlcyBjZXJldmlzaWFl
IFByb3RlaW5zLypnZW5ldGljcy9tZXRhYm9saXNtPC9rZXl3b3JkPjwva2V5d29yZHM+PGRhdGVz
Pjx5ZWFyPjIwMTg8L3llYXI+PHB1Yi1kYXRlcz48ZGF0ZT5KYW48L2RhdGU+PC9wdWItZGF0ZXM+
PC9kYXRlcz48aXNibj4xNTUzLTc0MDQgKEVsZWN0cm9uaWMpJiN4RDsxNTUzLTczOTAgKFByaW50
KSYjeEQ7MTU1My03MzkwIChMaW5raW5nKTwvaXNibj48YWNjZXNzaW9uLW51bT4yOTM2MDg2MDwv
YWNjZXNzaW9uLW51bT48dXJscz48cmVsYXRlZC11cmxzPjx1cmw+aHR0cHM6Ly93d3cubmNiaS5u
bG0ubmloLmdvdi9wdWJtZWQvMjkzNjA4NjA8L3VybD48L3JlbGF0ZWQtdXJscz48L3VybHM+PGN1
c3RvbTE+VGhlIGF1dGhvcnMgaGF2ZSBkZWNsYXJlZCB0aGF0IG5vIGNvbXBldGluZyBpbnRlcmVz
dHMgZXhpc3QuPC9jdXN0b20xPjxjdXN0b20yPlBNQzU3Nzk2NTE8L2N1c3RvbTI+PGVsZWN0cm9u
aWMtcmVzb3VyY2UtbnVtPjEwLjEzNzEvam91cm5hbC5wZ2VuLjEwMDcxMjk8L2VsZWN0cm9uaWMt
cmVzb3VyY2UtbnVtPjxyZW1vdGUtZGF0YWJhc2UtbmFtZT5NZWRsaW5lPC9yZW1vdGUtZGF0YWJh
c2UtbmFtZT48cmVtb3RlLWRhdGFiYXNlLXByb3ZpZGVyPk5MTTwvcmVtb3RlLWRhdGFiYXNlLXBy
b3ZpZGVyPjwvcmVjb3JkPjwvQ2l0ZT48L0VuZE5vdGU+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QZW5nPC9BdXRob3I+PFllYXI+MjAxODwvWWVhcj48UmVj
TnVtPjQzPC9SZWNOdW0+PERpc3BsYXlUZXh0PihQZW5nIGV0IGFsLiwgMjAxOCk8L0Rpc3BsYXlU
ZXh0PjxyZWNvcmQ+PHJlYy1udW1iZXI+NDM8L3JlYy1udW1iZXI+PGZvcmVpZ24ta2V5cz48a2V5
IGFwcD0iRU4iIGRiLWlkPSJlcnZ3dDBhZjV0ZTAybGV6ZDVicHd2cGZ6ZHc1MjVmMjB4ZTkiIHRp
bWVzdGFtcD0iMTc0MTYxNTM2NyI+NDM8L2tleT48L2ZvcmVpZ24ta2V5cz48cmVmLXR5cGUgbmFt
ZT0iSm91cm5hbCBBcnRpY2xlIj4xNzwvcmVmLXR5cGU+PGNvbnRyaWJ1dG9ycz48YXV0aG9ycz48
YXV0aG9yPlBlbmcsIFguIFAuPC9hdXRob3I+PGF1dGhvcj5MaW0sIFMuPC9hdXRob3I+PGF1dGhv
cj5MaSwgUy48L2F1dGhvcj48YXV0aG9yPk1hcmphdmFhcmEsIEwuPC9hdXRob3I+PGF1dGhvcj5D
aGFiZXMsIEEuPC9hdXRob3I+PGF1dGhvcj5aaGFvLCBYLjwvYXV0aG9yPjwvYXV0aG9ycz48L2Nv
bnRyaWJ1dG9ycz48YXV0aC1hZGRyZXNzPk1vbGVjdWxhciBCaW9sb2d5IFByb2dyYW0sIE1lbW9y
aWFsIFNsb2FuIEtldHRlcmluZyBDYW5jZXIgQ2VudGVyLCBOZXcgWW9yaywgTlksIFVuaXRlZCBT
dGF0ZXMgb2YgQW1lcmljYS4mI3hEO1RyaS1JbnN0aXR1dGlvbmFsIE1ELVBoRCBQcm9ncmFtIG9m
IFdlaWxsIENvcm5lbGwgTWVkaWNhbCBTY2hvb2wsIFJvY2tlZmVsbGVyIFVuaXZlcnNpdHksIGFu
ZCBTbG9hbi1LZXR0ZXJpbmcgQ2FuY2VyIENlbnRlciwgTmV3IFlvcmssIE5ZLCBVbml0ZWQgU3Rh
dGVzIG9mIEFtZXJpY2EuJiN4RDtEZXBhcnRtZW50IG9mIE1lZGljYWwgQmlvY2hlbWlzdHJ5IGFu
ZCBCaW9waHlzaWNzLCBVbWVhIFVuaXZlcnNpdHksIFVtZWEsIFN3ZWRlbi48L2F1dGgtYWRkcmVz
cz48dGl0bGVzPjx0aXRsZT5BY3V0ZSBTbWM1LzYgZGVwbGV0aW9uIHJldmVhbHMgaXRzIHByaW1h
cnkgcm9sZSBpbiByRE5BIHJlcGxpY2F0aW9uIGJ5IHJlc3RyYWluaW5nIHJlY29tYmluYXRpb24g
YXQgZm9yayBwYXVzaW5nIHNpdGVzPC90aXRsZT48c2Vjb25kYXJ5LXRpdGxlPlBMb1MgR2VuZXQ8
L3NlY29uZGFyeS10aXRsZT48L3RpdGxlcz48cGVyaW9kaWNhbD48ZnVsbC10aXRsZT5QTG9TIEdl
bmV0PC9mdWxsLXRpdGxlPjwvcGVyaW9kaWNhbD48cGFnZXM+ZTEwMDcxMjk8L3BhZ2VzPjx2b2x1
bWU+MTQ8L3ZvbHVtZT48bnVtYmVyPjE8L251bWJlcj48ZWRpdGlvbj4yMDE4MDEyMzwvZWRpdGlv
bj48a2V5d29yZHM+PGtleXdvcmQ+Q2VsbCBDeWNsZSBQcm90ZWlucy8qZ2VuZXRpY3M8L2tleXdv
cmQ+PGtleXdvcmQ+Q2hyb21vc29tZXMsIEZ1bmdhbC9nZW5ldGljcy9tZXRhYm9saXNtPC9rZXl3
b3JkPjxrZXl3b3JkPkRFQUQtYm94IFJOQSBIZWxpY2FzZXMvZ2VuZXRpY3MvbWV0YWJvbGlzbTwv
a2V5d29yZD48a2V5d29yZD5ETkEgRGFtYWdlPC9rZXl3b3JkPjxrZXl3b3JkPipETkEgUmVwbGlj
YXRpb248L2tleXdvcmQ+PGtleXdvcmQ+RE5BLCBGdW5nYWwvZ2VuZXRpY3MvbWV0YWJvbGlzbTwv
a2V5d29yZD48a2V5d29yZD5ETkEsIFJpYm9zb21hbC8qZ2VuZXRpY3M8L2tleXdvcmQ+PGtleXdv
cmQ+RE5BLUJpbmRpbmcgUHJvdGVpbnMvZ2VuZXRpY3MvbWV0YWJvbGlzbTwva2V5d29yZD48a2V5
d29yZD5NdXRhdGlvbjwva2V5d29yZD48a2V5d29yZD5SZWNvbWJpbmF0aW9uLCBHZW5ldGljLypn
ZW5ldGljczwva2V5d29yZD48a2V5d29yZD5TYWNjaGFyb215Y2VzIGNlcmV2aXNpYWUvKmdlbmV0
aWNzL21ldGFib2xpc208L2tleXdvcmQ+PGtleXdvcmQ+U2FjY2hhcm9teWNlcyBjZXJldmlzaWFl
IFByb3RlaW5zLypnZW5ldGljcy9tZXRhYm9saXNtPC9rZXl3b3JkPjwva2V5d29yZHM+PGRhdGVz
Pjx5ZWFyPjIwMTg8L3llYXI+PHB1Yi1kYXRlcz48ZGF0ZT5KYW48L2RhdGU+PC9wdWItZGF0ZXM+
PC9kYXRlcz48aXNibj4xNTUzLTc0MDQgKEVsZWN0cm9uaWMpJiN4RDsxNTUzLTczOTAgKFByaW50
KSYjeEQ7MTU1My03MzkwIChMaW5raW5nKTwvaXNibj48YWNjZXNzaW9uLW51bT4yOTM2MDg2MDwv
YWNjZXNzaW9uLW51bT48dXJscz48cmVsYXRlZC11cmxzPjx1cmw+aHR0cHM6Ly93d3cubmNiaS5u
bG0ubmloLmdvdi9wdWJtZWQvMjkzNjA4NjA8L3VybD48L3JlbGF0ZWQtdXJscz48L3VybHM+PGN1
c3RvbTE+VGhlIGF1dGhvcnMgaGF2ZSBkZWNsYXJlZCB0aGF0IG5vIGNvbXBldGluZyBpbnRlcmVz
dHMgZXhpc3QuPC9jdXN0b20xPjxjdXN0b20yPlBNQzU3Nzk2NTE8L2N1c3RvbTI+PGVsZWN0cm9u
aWMtcmVzb3VyY2UtbnVtPjEwLjEzNzEvam91cm5hbC5wZ2VuLjEwMDcxMjk8L2VsZWN0cm9uaWMt
cmVzb3VyY2UtbnVtPjxyZW1vdGUtZGF0YWJhc2UtbmFtZT5NZWRsaW5lPC9yZW1vdGUtZGF0YWJh
c2UtbmFtZT48cmVtb3RlLWRhdGFiYXNlLXByb3ZpZGVyPk5MTTwvcmVtb3RlLWRhdGFiYXNlLXBy
b3ZpZGVyPjwvcmVjb3JkPjwvQ2l0ZT48L0VuZE5vdGU+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Pr="002867D1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(Peng et al., 2018)</w:t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004" w:type="dxa"/>
          </w:tcPr>
          <w:p w14:paraId="79102E56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S6c</w:t>
            </w:r>
          </w:p>
        </w:tc>
      </w:tr>
      <w:tr w:rsidR="005345D8" w:rsidRPr="002867D1" w14:paraId="0BBE9A89" w14:textId="77777777" w:rsidTr="00E62C51">
        <w:trPr>
          <w:trHeight w:val="278"/>
        </w:trPr>
        <w:tc>
          <w:tcPr>
            <w:tcW w:w="1345" w:type="dxa"/>
          </w:tcPr>
          <w:p w14:paraId="1D011AD1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X4413-11A</w:t>
            </w:r>
          </w:p>
        </w:tc>
        <w:tc>
          <w:tcPr>
            <w:tcW w:w="5879" w:type="dxa"/>
            <w:vAlign w:val="bottom"/>
          </w:tcPr>
          <w:p w14:paraId="4E6E7DFF" w14:textId="77777777" w:rsidR="005345D8" w:rsidRPr="002867D1" w:rsidRDefault="005345D8" w:rsidP="00E62C51">
            <w:pPr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se4-AID111-3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FLAG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ANMX ura3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1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ADH1-OsTIR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URA3 Smc5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TAP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AN</w:t>
            </w:r>
          </w:p>
        </w:tc>
        <w:tc>
          <w:tcPr>
            <w:tcW w:w="1231" w:type="dxa"/>
          </w:tcPr>
          <w:p w14:paraId="7FE470B5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QZW5nPC9BdXRob3I+PFllYXI+MjAxODwvWWVhcj48UmVj
TnVtPjQzPC9SZWNOdW0+PERpc3BsYXlUZXh0PihQZW5nIGV0IGFsLiwgMjAxOCk8L0Rpc3BsYXlU
ZXh0PjxyZWNvcmQ+PHJlYy1udW1iZXI+NDM8L3JlYy1udW1iZXI+PGZvcmVpZ24ta2V5cz48a2V5
IGFwcD0iRU4iIGRiLWlkPSJlcnZ3dDBhZjV0ZTAybGV6ZDVicHd2cGZ6ZHc1MjVmMjB4ZTkiIHRp
bWVzdGFtcD0iMTc0MTYxNTM2NyI+NDM8L2tleT48L2ZvcmVpZ24ta2V5cz48cmVmLXR5cGUgbmFt
ZT0iSm91cm5hbCBBcnRpY2xlIj4xNzwvcmVmLXR5cGU+PGNvbnRyaWJ1dG9ycz48YXV0aG9ycz48
YXV0aG9yPlBlbmcsIFguIFAuPC9hdXRob3I+PGF1dGhvcj5MaW0sIFMuPC9hdXRob3I+PGF1dGhv
cj5MaSwgUy48L2F1dGhvcj48YXV0aG9yPk1hcmphdmFhcmEsIEwuPC9hdXRob3I+PGF1dGhvcj5D
aGFiZXMsIEEuPC9hdXRob3I+PGF1dGhvcj5aaGFvLCBYLjwvYXV0aG9yPjwvYXV0aG9ycz48L2Nv
bnRyaWJ1dG9ycz48YXV0aC1hZGRyZXNzPk1vbGVjdWxhciBCaW9sb2d5IFByb2dyYW0sIE1lbW9y
aWFsIFNsb2FuIEtldHRlcmluZyBDYW5jZXIgQ2VudGVyLCBOZXcgWW9yaywgTlksIFVuaXRlZCBT
dGF0ZXMgb2YgQW1lcmljYS4mI3hEO1RyaS1JbnN0aXR1dGlvbmFsIE1ELVBoRCBQcm9ncmFtIG9m
IFdlaWxsIENvcm5lbGwgTWVkaWNhbCBTY2hvb2wsIFJvY2tlZmVsbGVyIFVuaXZlcnNpdHksIGFu
ZCBTbG9hbi1LZXR0ZXJpbmcgQ2FuY2VyIENlbnRlciwgTmV3IFlvcmssIE5ZLCBVbml0ZWQgU3Rh
dGVzIG9mIEFtZXJpY2EuJiN4RDtEZXBhcnRtZW50IG9mIE1lZGljYWwgQmlvY2hlbWlzdHJ5IGFu
ZCBCaW9waHlzaWNzLCBVbWVhIFVuaXZlcnNpdHksIFVtZWEsIFN3ZWRlbi48L2F1dGgtYWRkcmVz
cz48dGl0bGVzPjx0aXRsZT5BY3V0ZSBTbWM1LzYgZGVwbGV0aW9uIHJldmVhbHMgaXRzIHByaW1h
cnkgcm9sZSBpbiByRE5BIHJlcGxpY2F0aW9uIGJ5IHJlc3RyYWluaW5nIHJlY29tYmluYXRpb24g
YXQgZm9yayBwYXVzaW5nIHNpdGVzPC90aXRsZT48c2Vjb25kYXJ5LXRpdGxlPlBMb1MgR2VuZXQ8
L3NlY29uZGFyeS10aXRsZT48L3RpdGxlcz48cGVyaW9kaWNhbD48ZnVsbC10aXRsZT5QTG9TIEdl
bmV0PC9mdWxsLXRpdGxlPjwvcGVyaW9kaWNhbD48cGFnZXM+ZTEwMDcxMjk8L3BhZ2VzPjx2b2x1
bWU+MTQ8L3ZvbHVtZT48bnVtYmVyPjE8L251bWJlcj48ZWRpdGlvbj4yMDE4MDEyMzwvZWRpdGlv
bj48a2V5d29yZHM+PGtleXdvcmQ+Q2VsbCBDeWNsZSBQcm90ZWlucy8qZ2VuZXRpY3M8L2tleXdv
cmQ+PGtleXdvcmQ+Q2hyb21vc29tZXMsIEZ1bmdhbC9nZW5ldGljcy9tZXRhYm9saXNtPC9rZXl3
b3JkPjxrZXl3b3JkPkRFQUQtYm94IFJOQSBIZWxpY2FzZXMvZ2VuZXRpY3MvbWV0YWJvbGlzbTwv
a2V5d29yZD48a2V5d29yZD5ETkEgRGFtYWdlPC9rZXl3b3JkPjxrZXl3b3JkPipETkEgUmVwbGlj
YXRpb248L2tleXdvcmQ+PGtleXdvcmQ+RE5BLCBGdW5nYWwvZ2VuZXRpY3MvbWV0YWJvbGlzbTwv
a2V5d29yZD48a2V5d29yZD5ETkEsIFJpYm9zb21hbC8qZ2VuZXRpY3M8L2tleXdvcmQ+PGtleXdv
cmQ+RE5BLUJpbmRpbmcgUHJvdGVpbnMvZ2VuZXRpY3MvbWV0YWJvbGlzbTwva2V5d29yZD48a2V5
d29yZD5NdXRhdGlvbjwva2V5d29yZD48a2V5d29yZD5SZWNvbWJpbmF0aW9uLCBHZW5ldGljLypn
ZW5ldGljczwva2V5d29yZD48a2V5d29yZD5TYWNjaGFyb215Y2VzIGNlcmV2aXNpYWUvKmdlbmV0
aWNzL21ldGFib2xpc208L2tleXdvcmQ+PGtleXdvcmQ+U2FjY2hhcm9teWNlcyBjZXJldmlzaWFl
IFByb3RlaW5zLypnZW5ldGljcy9tZXRhYm9saXNtPC9rZXl3b3JkPjwva2V5d29yZHM+PGRhdGVz
Pjx5ZWFyPjIwMTg8L3llYXI+PHB1Yi1kYXRlcz48ZGF0ZT5KYW48L2RhdGU+PC9wdWItZGF0ZXM+
PC9kYXRlcz48aXNibj4xNTUzLTc0MDQgKEVsZWN0cm9uaWMpJiN4RDsxNTUzLTczOTAgKFByaW50
KSYjeEQ7MTU1My03MzkwIChMaW5raW5nKTwvaXNibj48YWNjZXNzaW9uLW51bT4yOTM2MDg2MDwv
YWNjZXNzaW9uLW51bT48dXJscz48cmVsYXRlZC11cmxzPjx1cmw+aHR0cHM6Ly93d3cubmNiaS5u
bG0ubmloLmdvdi9wdWJtZWQvMjkzNjA4NjA8L3VybD48L3JlbGF0ZWQtdXJscz48L3VybHM+PGN1
c3RvbTE+VGhlIGF1dGhvcnMgaGF2ZSBkZWNsYXJlZCB0aGF0IG5vIGNvbXBldGluZyBpbnRlcmVz
dHMgZXhpc3QuPC9jdXN0b20xPjxjdXN0b20yPlBNQzU3Nzk2NTE8L2N1c3RvbTI+PGVsZWN0cm9u
aWMtcmVzb3VyY2UtbnVtPjEwLjEzNzEvam91cm5hbC5wZ2VuLjEwMDcxMjk8L2VsZWN0cm9uaWMt
cmVzb3VyY2UtbnVtPjxyZW1vdGUtZGF0YWJhc2UtbmFtZT5NZWRsaW5lPC9yZW1vdGUtZGF0YWJh
c2UtbmFtZT48cmVtb3RlLWRhdGFiYXNlLXByb3ZpZGVyPk5MTTwvcmVtb3RlLWRhdGFiYXNlLXBy
b3ZpZGVyPjwvcmVjb3JkPjwvQ2l0ZT48L0VuZE5vdGU+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QZW5nPC9BdXRob3I+PFllYXI+MjAxODwvWWVhcj48UmVj
TnVtPjQzPC9SZWNOdW0+PERpc3BsYXlUZXh0PihQZW5nIGV0IGFsLiwgMjAxOCk8L0Rpc3BsYXlU
ZXh0PjxyZWNvcmQ+PHJlYy1udW1iZXI+NDM8L3JlYy1udW1iZXI+PGZvcmVpZ24ta2V5cz48a2V5
IGFwcD0iRU4iIGRiLWlkPSJlcnZ3dDBhZjV0ZTAybGV6ZDVicHd2cGZ6ZHc1MjVmMjB4ZTkiIHRp
bWVzdGFtcD0iMTc0MTYxNTM2NyI+NDM8L2tleT48L2ZvcmVpZ24ta2V5cz48cmVmLXR5cGUgbmFt
ZT0iSm91cm5hbCBBcnRpY2xlIj4xNzwvcmVmLXR5cGU+PGNvbnRyaWJ1dG9ycz48YXV0aG9ycz48
YXV0aG9yPlBlbmcsIFguIFAuPC9hdXRob3I+PGF1dGhvcj5MaW0sIFMuPC9hdXRob3I+PGF1dGhv
cj5MaSwgUy48L2F1dGhvcj48YXV0aG9yPk1hcmphdmFhcmEsIEwuPC9hdXRob3I+PGF1dGhvcj5D
aGFiZXMsIEEuPC9hdXRob3I+PGF1dGhvcj5aaGFvLCBYLjwvYXV0aG9yPjwvYXV0aG9ycz48L2Nv
bnRyaWJ1dG9ycz48YXV0aC1hZGRyZXNzPk1vbGVjdWxhciBCaW9sb2d5IFByb2dyYW0sIE1lbW9y
aWFsIFNsb2FuIEtldHRlcmluZyBDYW5jZXIgQ2VudGVyLCBOZXcgWW9yaywgTlksIFVuaXRlZCBT
dGF0ZXMgb2YgQW1lcmljYS4mI3hEO1RyaS1JbnN0aXR1dGlvbmFsIE1ELVBoRCBQcm9ncmFtIG9m
IFdlaWxsIENvcm5lbGwgTWVkaWNhbCBTY2hvb2wsIFJvY2tlZmVsbGVyIFVuaXZlcnNpdHksIGFu
ZCBTbG9hbi1LZXR0ZXJpbmcgQ2FuY2VyIENlbnRlciwgTmV3IFlvcmssIE5ZLCBVbml0ZWQgU3Rh
dGVzIG9mIEFtZXJpY2EuJiN4RDtEZXBhcnRtZW50IG9mIE1lZGljYWwgQmlvY2hlbWlzdHJ5IGFu
ZCBCaW9waHlzaWNzLCBVbWVhIFVuaXZlcnNpdHksIFVtZWEsIFN3ZWRlbi48L2F1dGgtYWRkcmVz
cz48dGl0bGVzPjx0aXRsZT5BY3V0ZSBTbWM1LzYgZGVwbGV0aW9uIHJldmVhbHMgaXRzIHByaW1h
cnkgcm9sZSBpbiByRE5BIHJlcGxpY2F0aW9uIGJ5IHJlc3RyYWluaW5nIHJlY29tYmluYXRpb24g
YXQgZm9yayBwYXVzaW5nIHNpdGVzPC90aXRsZT48c2Vjb25kYXJ5LXRpdGxlPlBMb1MgR2VuZXQ8
L3NlY29uZGFyeS10aXRsZT48L3RpdGxlcz48cGVyaW9kaWNhbD48ZnVsbC10aXRsZT5QTG9TIEdl
bmV0PC9mdWxsLXRpdGxlPjwvcGVyaW9kaWNhbD48cGFnZXM+ZTEwMDcxMjk8L3BhZ2VzPjx2b2x1
bWU+MTQ8L3ZvbHVtZT48bnVtYmVyPjE8L251bWJlcj48ZWRpdGlvbj4yMDE4MDEyMzwvZWRpdGlv
bj48a2V5d29yZHM+PGtleXdvcmQ+Q2VsbCBDeWNsZSBQcm90ZWlucy8qZ2VuZXRpY3M8L2tleXdv
cmQ+PGtleXdvcmQ+Q2hyb21vc29tZXMsIEZ1bmdhbC9nZW5ldGljcy9tZXRhYm9saXNtPC9rZXl3
b3JkPjxrZXl3b3JkPkRFQUQtYm94IFJOQSBIZWxpY2FzZXMvZ2VuZXRpY3MvbWV0YWJvbGlzbTwv
a2V5d29yZD48a2V5d29yZD5ETkEgRGFtYWdlPC9rZXl3b3JkPjxrZXl3b3JkPipETkEgUmVwbGlj
YXRpb248L2tleXdvcmQ+PGtleXdvcmQ+RE5BLCBGdW5nYWwvZ2VuZXRpY3MvbWV0YWJvbGlzbTwv
a2V5d29yZD48a2V5d29yZD5ETkEsIFJpYm9zb21hbC8qZ2VuZXRpY3M8L2tleXdvcmQ+PGtleXdv
cmQ+RE5BLUJpbmRpbmcgUHJvdGVpbnMvZ2VuZXRpY3MvbWV0YWJvbGlzbTwva2V5d29yZD48a2V5
d29yZD5NdXRhdGlvbjwva2V5d29yZD48a2V5d29yZD5SZWNvbWJpbmF0aW9uLCBHZW5ldGljLypn
ZW5ldGljczwva2V5d29yZD48a2V5d29yZD5TYWNjaGFyb215Y2VzIGNlcmV2aXNpYWUvKmdlbmV0
aWNzL21ldGFib2xpc208L2tleXdvcmQ+PGtleXdvcmQ+U2FjY2hhcm9teWNlcyBjZXJldmlzaWFl
IFByb3RlaW5zLypnZW5ldGljcy9tZXRhYm9saXNtPC9rZXl3b3JkPjwva2V5d29yZHM+PGRhdGVz
Pjx5ZWFyPjIwMTg8L3llYXI+PHB1Yi1kYXRlcz48ZGF0ZT5KYW48L2RhdGU+PC9wdWItZGF0ZXM+
PC9kYXRlcz48aXNibj4xNTUzLTc0MDQgKEVsZWN0cm9uaWMpJiN4RDsxNTUzLTczOTAgKFByaW50
KSYjeEQ7MTU1My03MzkwIChMaW5raW5nKTwvaXNibj48YWNjZXNzaW9uLW51bT4yOTM2MDg2MDwv
YWNjZXNzaW9uLW51bT48dXJscz48cmVsYXRlZC11cmxzPjx1cmw+aHR0cHM6Ly93d3cubmNiaS5u
bG0ubmloLmdvdi9wdWJtZWQvMjkzNjA4NjA8L3VybD48L3JlbGF0ZWQtdXJscz48L3VybHM+PGN1
c3RvbTE+VGhlIGF1dGhvcnMgaGF2ZSBkZWNsYXJlZCB0aGF0IG5vIGNvbXBldGluZyBpbnRlcmVz
dHMgZXhpc3QuPC9jdXN0b20xPjxjdXN0b20yPlBNQzU3Nzk2NTE8L2N1c3RvbTI+PGVsZWN0cm9u
aWMtcmVzb3VyY2UtbnVtPjEwLjEzNzEvam91cm5hbC5wZ2VuLjEwMDcxMjk8L2VsZWN0cm9uaWMt
cmVzb3VyY2UtbnVtPjxyZW1vdGUtZGF0YWJhc2UtbmFtZT5NZWRsaW5lPC9yZW1vdGUtZGF0YWJh
c2UtbmFtZT48cmVtb3RlLWRhdGFiYXNlLXByb3ZpZGVyPk5MTTwvcmVtb3RlLWRhdGFiYXNlLXBy
b3ZpZGVyPjwvcmVjb3JkPjwvQ2l0ZT48L0VuZE5vdGU+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Pr="002867D1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(Peng et al., 2018)</w:t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004" w:type="dxa"/>
          </w:tcPr>
          <w:p w14:paraId="79C4BE1F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S6c</w:t>
            </w:r>
          </w:p>
        </w:tc>
      </w:tr>
      <w:tr w:rsidR="005345D8" w:rsidRPr="002867D1" w14:paraId="2107DCD7" w14:textId="77777777" w:rsidTr="00E62C51">
        <w:trPr>
          <w:trHeight w:val="278"/>
        </w:trPr>
        <w:tc>
          <w:tcPr>
            <w:tcW w:w="1345" w:type="dxa"/>
          </w:tcPr>
          <w:p w14:paraId="2A3B2335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X4461-6B</w:t>
            </w:r>
          </w:p>
        </w:tc>
        <w:tc>
          <w:tcPr>
            <w:tcW w:w="5879" w:type="dxa"/>
            <w:vAlign w:val="bottom"/>
          </w:tcPr>
          <w:p w14:paraId="39C26CE4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se6-AID111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FLAG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IS3 ura3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1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ADH1-OsTIR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URA3 Smc5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TAF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AN</w:t>
            </w:r>
          </w:p>
        </w:tc>
        <w:tc>
          <w:tcPr>
            <w:tcW w:w="1231" w:type="dxa"/>
          </w:tcPr>
          <w:p w14:paraId="72D828FD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QZW5nPC9BdXRob3I+PFllYXI+MjAxODwvWWVhcj48UmVj
TnVtPjQzPC9SZWNOdW0+PERpc3BsYXlUZXh0PihQZW5nIGV0IGFsLiwgMjAxOCk8L0Rpc3BsYXlU
ZXh0PjxyZWNvcmQ+PHJlYy1udW1iZXI+NDM8L3JlYy1udW1iZXI+PGZvcmVpZ24ta2V5cz48a2V5
IGFwcD0iRU4iIGRiLWlkPSJlcnZ3dDBhZjV0ZTAybGV6ZDVicHd2cGZ6ZHc1MjVmMjB4ZTkiIHRp
bWVzdGFtcD0iMTc0MTYxNTM2NyI+NDM8L2tleT48L2ZvcmVpZ24ta2V5cz48cmVmLXR5cGUgbmFt
ZT0iSm91cm5hbCBBcnRpY2xlIj4xNzwvcmVmLXR5cGU+PGNvbnRyaWJ1dG9ycz48YXV0aG9ycz48
YXV0aG9yPlBlbmcsIFguIFAuPC9hdXRob3I+PGF1dGhvcj5MaW0sIFMuPC9hdXRob3I+PGF1dGhv
cj5MaSwgUy48L2F1dGhvcj48YXV0aG9yPk1hcmphdmFhcmEsIEwuPC9hdXRob3I+PGF1dGhvcj5D
aGFiZXMsIEEuPC9hdXRob3I+PGF1dGhvcj5aaGFvLCBYLjwvYXV0aG9yPjwvYXV0aG9ycz48L2Nv
bnRyaWJ1dG9ycz48YXV0aC1hZGRyZXNzPk1vbGVjdWxhciBCaW9sb2d5IFByb2dyYW0sIE1lbW9y
aWFsIFNsb2FuIEtldHRlcmluZyBDYW5jZXIgQ2VudGVyLCBOZXcgWW9yaywgTlksIFVuaXRlZCBT
dGF0ZXMgb2YgQW1lcmljYS4mI3hEO1RyaS1JbnN0aXR1dGlvbmFsIE1ELVBoRCBQcm9ncmFtIG9m
IFdlaWxsIENvcm5lbGwgTWVkaWNhbCBTY2hvb2wsIFJvY2tlZmVsbGVyIFVuaXZlcnNpdHksIGFu
ZCBTbG9hbi1LZXR0ZXJpbmcgQ2FuY2VyIENlbnRlciwgTmV3IFlvcmssIE5ZLCBVbml0ZWQgU3Rh
dGVzIG9mIEFtZXJpY2EuJiN4RDtEZXBhcnRtZW50IG9mIE1lZGljYWwgQmlvY2hlbWlzdHJ5IGFu
ZCBCaW9waHlzaWNzLCBVbWVhIFVuaXZlcnNpdHksIFVtZWEsIFN3ZWRlbi48L2F1dGgtYWRkcmVz
cz48dGl0bGVzPjx0aXRsZT5BY3V0ZSBTbWM1LzYgZGVwbGV0aW9uIHJldmVhbHMgaXRzIHByaW1h
cnkgcm9sZSBpbiByRE5BIHJlcGxpY2F0aW9uIGJ5IHJlc3RyYWluaW5nIHJlY29tYmluYXRpb24g
YXQgZm9yayBwYXVzaW5nIHNpdGVzPC90aXRsZT48c2Vjb25kYXJ5LXRpdGxlPlBMb1MgR2VuZXQ8
L3NlY29uZGFyeS10aXRsZT48L3RpdGxlcz48cGVyaW9kaWNhbD48ZnVsbC10aXRsZT5QTG9TIEdl
bmV0PC9mdWxsLXRpdGxlPjwvcGVyaW9kaWNhbD48cGFnZXM+ZTEwMDcxMjk8L3BhZ2VzPjx2b2x1
bWU+MTQ8L3ZvbHVtZT48bnVtYmVyPjE8L251bWJlcj48ZWRpdGlvbj4yMDE4MDEyMzwvZWRpdGlv
bj48a2V5d29yZHM+PGtleXdvcmQ+Q2VsbCBDeWNsZSBQcm90ZWlucy8qZ2VuZXRpY3M8L2tleXdv
cmQ+PGtleXdvcmQ+Q2hyb21vc29tZXMsIEZ1bmdhbC9nZW5ldGljcy9tZXRhYm9saXNtPC9rZXl3
b3JkPjxrZXl3b3JkPkRFQUQtYm94IFJOQSBIZWxpY2FzZXMvZ2VuZXRpY3MvbWV0YWJvbGlzbTwv
a2V5d29yZD48a2V5d29yZD5ETkEgRGFtYWdlPC9rZXl3b3JkPjxrZXl3b3JkPipETkEgUmVwbGlj
YXRpb248L2tleXdvcmQ+PGtleXdvcmQ+RE5BLCBGdW5nYWwvZ2VuZXRpY3MvbWV0YWJvbGlzbTwv
a2V5d29yZD48a2V5d29yZD5ETkEsIFJpYm9zb21hbC8qZ2VuZXRpY3M8L2tleXdvcmQ+PGtleXdv
cmQ+RE5BLUJpbmRpbmcgUHJvdGVpbnMvZ2VuZXRpY3MvbWV0YWJvbGlzbTwva2V5d29yZD48a2V5
d29yZD5NdXRhdGlvbjwva2V5d29yZD48a2V5d29yZD5SZWNvbWJpbmF0aW9uLCBHZW5ldGljLypn
ZW5ldGljczwva2V5d29yZD48a2V5d29yZD5TYWNjaGFyb215Y2VzIGNlcmV2aXNpYWUvKmdlbmV0
aWNzL21ldGFib2xpc208L2tleXdvcmQ+PGtleXdvcmQ+U2FjY2hhcm9teWNlcyBjZXJldmlzaWFl
IFByb3RlaW5zLypnZW5ldGljcy9tZXRhYm9saXNtPC9rZXl3b3JkPjwva2V5d29yZHM+PGRhdGVz
Pjx5ZWFyPjIwMTg8L3llYXI+PHB1Yi1kYXRlcz48ZGF0ZT5KYW48L2RhdGU+PC9wdWItZGF0ZXM+
PC9kYXRlcz48aXNibj4xNTUzLTc0MDQgKEVsZWN0cm9uaWMpJiN4RDsxNTUzLTczOTAgKFByaW50
KSYjeEQ7MTU1My03MzkwIChMaW5raW5nKTwvaXNibj48YWNjZXNzaW9uLW51bT4yOTM2MDg2MDwv
YWNjZXNzaW9uLW51bT48dXJscz48cmVsYXRlZC11cmxzPjx1cmw+aHR0cHM6Ly93d3cubmNiaS5u
bG0ubmloLmdvdi9wdWJtZWQvMjkzNjA4NjA8L3VybD48L3JlbGF0ZWQtdXJscz48L3VybHM+PGN1
c3RvbTE+VGhlIGF1dGhvcnMgaGF2ZSBkZWNsYXJlZCB0aGF0IG5vIGNvbXBldGluZyBpbnRlcmVz
dHMgZXhpc3QuPC9jdXN0b20xPjxjdXN0b20yPlBNQzU3Nzk2NTE8L2N1c3RvbTI+PGVsZWN0cm9u
aWMtcmVzb3VyY2UtbnVtPjEwLjEzNzEvam91cm5hbC5wZ2VuLjEwMDcxMjk8L2VsZWN0cm9uaWMt
cmVzb3VyY2UtbnVtPjxyZW1vdGUtZGF0YWJhc2UtbmFtZT5NZWRsaW5lPC9yZW1vdGUtZGF0YWJh
c2UtbmFtZT48cmVtb3RlLWRhdGFiYXNlLXByb3ZpZGVyPk5MTTwvcmVtb3RlLWRhdGFiYXNlLXBy
b3ZpZGVyPjwvcmVjb3JkPjwvQ2l0ZT48L0VuZE5vdGU+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QZW5nPC9BdXRob3I+PFllYXI+MjAxODwvWWVhcj48UmVj
TnVtPjQzPC9SZWNOdW0+PERpc3BsYXlUZXh0PihQZW5nIGV0IGFsLiwgMjAxOCk8L0Rpc3BsYXlU
ZXh0PjxyZWNvcmQ+PHJlYy1udW1iZXI+NDM8L3JlYy1udW1iZXI+PGZvcmVpZ24ta2V5cz48a2V5
IGFwcD0iRU4iIGRiLWlkPSJlcnZ3dDBhZjV0ZTAybGV6ZDVicHd2cGZ6ZHc1MjVmMjB4ZTkiIHRp
bWVzdGFtcD0iMTc0MTYxNTM2NyI+NDM8L2tleT48L2ZvcmVpZ24ta2V5cz48cmVmLXR5cGUgbmFt
ZT0iSm91cm5hbCBBcnRpY2xlIj4xNzwvcmVmLXR5cGU+PGNvbnRyaWJ1dG9ycz48YXV0aG9ycz48
YXV0aG9yPlBlbmcsIFguIFAuPC9hdXRob3I+PGF1dGhvcj5MaW0sIFMuPC9hdXRob3I+PGF1dGhv
cj5MaSwgUy48L2F1dGhvcj48YXV0aG9yPk1hcmphdmFhcmEsIEwuPC9hdXRob3I+PGF1dGhvcj5D
aGFiZXMsIEEuPC9hdXRob3I+PGF1dGhvcj5aaGFvLCBYLjwvYXV0aG9yPjwvYXV0aG9ycz48L2Nv
bnRyaWJ1dG9ycz48YXV0aC1hZGRyZXNzPk1vbGVjdWxhciBCaW9sb2d5IFByb2dyYW0sIE1lbW9y
aWFsIFNsb2FuIEtldHRlcmluZyBDYW5jZXIgQ2VudGVyLCBOZXcgWW9yaywgTlksIFVuaXRlZCBT
dGF0ZXMgb2YgQW1lcmljYS4mI3hEO1RyaS1JbnN0aXR1dGlvbmFsIE1ELVBoRCBQcm9ncmFtIG9m
IFdlaWxsIENvcm5lbGwgTWVkaWNhbCBTY2hvb2wsIFJvY2tlZmVsbGVyIFVuaXZlcnNpdHksIGFu
ZCBTbG9hbi1LZXR0ZXJpbmcgQ2FuY2VyIENlbnRlciwgTmV3IFlvcmssIE5ZLCBVbml0ZWQgU3Rh
dGVzIG9mIEFtZXJpY2EuJiN4RDtEZXBhcnRtZW50IG9mIE1lZGljYWwgQmlvY2hlbWlzdHJ5IGFu
ZCBCaW9waHlzaWNzLCBVbWVhIFVuaXZlcnNpdHksIFVtZWEsIFN3ZWRlbi48L2F1dGgtYWRkcmVz
cz48dGl0bGVzPjx0aXRsZT5BY3V0ZSBTbWM1LzYgZGVwbGV0aW9uIHJldmVhbHMgaXRzIHByaW1h
cnkgcm9sZSBpbiByRE5BIHJlcGxpY2F0aW9uIGJ5IHJlc3RyYWluaW5nIHJlY29tYmluYXRpb24g
YXQgZm9yayBwYXVzaW5nIHNpdGVzPC90aXRsZT48c2Vjb25kYXJ5LXRpdGxlPlBMb1MgR2VuZXQ8
L3NlY29uZGFyeS10aXRsZT48L3RpdGxlcz48cGVyaW9kaWNhbD48ZnVsbC10aXRsZT5QTG9TIEdl
bmV0PC9mdWxsLXRpdGxlPjwvcGVyaW9kaWNhbD48cGFnZXM+ZTEwMDcxMjk8L3BhZ2VzPjx2b2x1
bWU+MTQ8L3ZvbHVtZT48bnVtYmVyPjE8L251bWJlcj48ZWRpdGlvbj4yMDE4MDEyMzwvZWRpdGlv
bj48a2V5d29yZHM+PGtleXdvcmQ+Q2VsbCBDeWNsZSBQcm90ZWlucy8qZ2VuZXRpY3M8L2tleXdv
cmQ+PGtleXdvcmQ+Q2hyb21vc29tZXMsIEZ1bmdhbC9nZW5ldGljcy9tZXRhYm9saXNtPC9rZXl3
b3JkPjxrZXl3b3JkPkRFQUQtYm94IFJOQSBIZWxpY2FzZXMvZ2VuZXRpY3MvbWV0YWJvbGlzbTwv
a2V5d29yZD48a2V5d29yZD5ETkEgRGFtYWdlPC9rZXl3b3JkPjxrZXl3b3JkPipETkEgUmVwbGlj
YXRpb248L2tleXdvcmQ+PGtleXdvcmQ+RE5BLCBGdW5nYWwvZ2VuZXRpY3MvbWV0YWJvbGlzbTwv
a2V5d29yZD48a2V5d29yZD5ETkEsIFJpYm9zb21hbC8qZ2VuZXRpY3M8L2tleXdvcmQ+PGtleXdv
cmQ+RE5BLUJpbmRpbmcgUHJvdGVpbnMvZ2VuZXRpY3MvbWV0YWJvbGlzbTwva2V5d29yZD48a2V5
d29yZD5NdXRhdGlvbjwva2V5d29yZD48a2V5d29yZD5SZWNvbWJpbmF0aW9uLCBHZW5ldGljLypn
ZW5ldGljczwva2V5d29yZD48a2V5d29yZD5TYWNjaGFyb215Y2VzIGNlcmV2aXNpYWUvKmdlbmV0
aWNzL21ldGFib2xpc208L2tleXdvcmQ+PGtleXdvcmQ+U2FjY2hhcm9teWNlcyBjZXJldmlzaWFl
IFByb3RlaW5zLypnZW5ldGljcy9tZXRhYm9saXNtPC9rZXl3b3JkPjwva2V5d29yZHM+PGRhdGVz
Pjx5ZWFyPjIwMTg8L3llYXI+PHB1Yi1kYXRlcz48ZGF0ZT5KYW48L2RhdGU+PC9wdWItZGF0ZXM+
PC9kYXRlcz48aXNibj4xNTUzLTc0MDQgKEVsZWN0cm9uaWMpJiN4RDsxNTUzLTczOTAgKFByaW50
KSYjeEQ7MTU1My03MzkwIChMaW5raW5nKTwvaXNibj48YWNjZXNzaW9uLW51bT4yOTM2MDg2MDwv
YWNjZXNzaW9uLW51bT48dXJscz48cmVsYXRlZC11cmxzPjx1cmw+aHR0cHM6Ly93d3cubmNiaS5u
bG0ubmloLmdvdi9wdWJtZWQvMjkzNjA4NjA8L3VybD48L3JlbGF0ZWQtdXJscz48L3VybHM+PGN1
c3RvbTE+VGhlIGF1dGhvcnMgaGF2ZSBkZWNsYXJlZCB0aGF0IG5vIGNvbXBldGluZyBpbnRlcmVz
dHMgZXhpc3QuPC9jdXN0b20xPjxjdXN0b20yPlBNQzU3Nzk2NTE8L2N1c3RvbTI+PGVsZWN0cm9u
aWMtcmVzb3VyY2UtbnVtPjEwLjEzNzEvam91cm5hbC5wZ2VuLjEwMDcxMjk8L2VsZWN0cm9uaWMt
cmVzb3VyY2UtbnVtPjxyZW1vdGUtZGF0YWJhc2UtbmFtZT5NZWRsaW5lPC9yZW1vdGUtZGF0YWJh
c2UtbmFtZT48cmVtb3RlLWRhdGFiYXNlLXByb3ZpZGVyPk5MTTwvcmVtb3RlLWRhdGFiYXNlLXBy
b3ZpZGVyPjwvcmVjb3JkPjwvQ2l0ZT48L0VuZE5vdGU+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Pr="002867D1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(Peng et al., 2018)</w:t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004" w:type="dxa"/>
          </w:tcPr>
          <w:p w14:paraId="69A95AA8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S6c</w:t>
            </w:r>
          </w:p>
        </w:tc>
      </w:tr>
      <w:tr w:rsidR="005345D8" w:rsidRPr="002867D1" w14:paraId="2395528C" w14:textId="77777777" w:rsidTr="00E62C51">
        <w:tc>
          <w:tcPr>
            <w:tcW w:w="1345" w:type="dxa"/>
          </w:tcPr>
          <w:p w14:paraId="45AFD69B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  <w:shd w:val="clear" w:color="auto" w:fill="FFFFFF"/>
              </w:rPr>
              <w:t>X4463-2A</w:t>
            </w:r>
          </w:p>
        </w:tc>
        <w:tc>
          <w:tcPr>
            <w:tcW w:w="5879" w:type="dxa"/>
          </w:tcPr>
          <w:p w14:paraId="05C8E27C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Smc5-4GS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IAA(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111)-3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flag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HIS3 ura3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1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ADH1-OsTIR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URA3 Smc6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TAP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URA3</w:t>
            </w:r>
          </w:p>
        </w:tc>
        <w:tc>
          <w:tcPr>
            <w:tcW w:w="1231" w:type="dxa"/>
          </w:tcPr>
          <w:p w14:paraId="06A5714A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13F7C6E1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S6d</w:t>
            </w:r>
          </w:p>
        </w:tc>
      </w:tr>
      <w:tr w:rsidR="005345D8" w:rsidRPr="002867D1" w14:paraId="6AF8AE3F" w14:textId="77777777" w:rsidTr="00E62C51">
        <w:tc>
          <w:tcPr>
            <w:tcW w:w="1345" w:type="dxa"/>
          </w:tcPr>
          <w:p w14:paraId="328C902A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ind w:right="12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  <w:shd w:val="clear" w:color="auto" w:fill="FFFFFF"/>
              </w:rPr>
              <w:t>X4414-16D</w:t>
            </w:r>
          </w:p>
        </w:tc>
        <w:tc>
          <w:tcPr>
            <w:tcW w:w="5879" w:type="dxa"/>
          </w:tcPr>
          <w:p w14:paraId="558363CA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se4-AID111-3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FLAG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ANMX ura3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1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ADH1-OsTIR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URA3 Smc6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TAP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URA</w:t>
            </w:r>
          </w:p>
        </w:tc>
        <w:tc>
          <w:tcPr>
            <w:tcW w:w="1231" w:type="dxa"/>
          </w:tcPr>
          <w:p w14:paraId="2C980FA1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609C65C2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S6d</w:t>
            </w:r>
          </w:p>
        </w:tc>
      </w:tr>
      <w:tr w:rsidR="005345D8" w:rsidRPr="002867D1" w14:paraId="616225D9" w14:textId="77777777" w:rsidTr="00E62C51">
        <w:tc>
          <w:tcPr>
            <w:tcW w:w="1345" w:type="dxa"/>
          </w:tcPr>
          <w:p w14:paraId="6141A0DE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ind w:right="12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  <w:shd w:val="clear" w:color="auto" w:fill="FFFFFF"/>
              </w:rPr>
              <w:t>X4611-14A</w:t>
            </w:r>
          </w:p>
        </w:tc>
        <w:tc>
          <w:tcPr>
            <w:tcW w:w="5879" w:type="dxa"/>
          </w:tcPr>
          <w:p w14:paraId="2DC559C3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se6-AID111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FLAG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IS3 ura3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1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ADH1-OsTIR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URA3 Smc6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TAP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URA</w:t>
            </w:r>
          </w:p>
        </w:tc>
        <w:tc>
          <w:tcPr>
            <w:tcW w:w="1231" w:type="dxa"/>
          </w:tcPr>
          <w:p w14:paraId="07116403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41367638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S6d</w:t>
            </w:r>
          </w:p>
        </w:tc>
      </w:tr>
      <w:tr w:rsidR="005345D8" w:rsidRPr="002867D1" w14:paraId="245C4773" w14:textId="77777777" w:rsidTr="00E62C51">
        <w:tc>
          <w:tcPr>
            <w:tcW w:w="1345" w:type="dxa"/>
          </w:tcPr>
          <w:p w14:paraId="0D52D811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X8747-19B</w:t>
            </w:r>
          </w:p>
        </w:tc>
        <w:tc>
          <w:tcPr>
            <w:tcW w:w="5879" w:type="dxa"/>
          </w:tcPr>
          <w:p w14:paraId="3E37BCAC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8His-Smt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3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TRP1</w:t>
            </w:r>
          </w:p>
        </w:tc>
        <w:tc>
          <w:tcPr>
            <w:tcW w:w="1231" w:type="dxa"/>
          </w:tcPr>
          <w:p w14:paraId="7B4DEAAC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7730C0AB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S6f</w:t>
            </w:r>
          </w:p>
        </w:tc>
      </w:tr>
      <w:tr w:rsidR="005345D8" w:rsidRPr="002867D1" w14:paraId="0E7CA093" w14:textId="77777777" w:rsidTr="00E62C51">
        <w:tc>
          <w:tcPr>
            <w:tcW w:w="1345" w:type="dxa"/>
          </w:tcPr>
          <w:p w14:paraId="032DCCD7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X6684-2B</w:t>
            </w:r>
          </w:p>
        </w:tc>
        <w:tc>
          <w:tcPr>
            <w:tcW w:w="5879" w:type="dxa"/>
          </w:tcPr>
          <w:p w14:paraId="0F180137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Sgs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AN</w:t>
            </w:r>
          </w:p>
        </w:tc>
        <w:tc>
          <w:tcPr>
            <w:tcW w:w="1231" w:type="dxa"/>
          </w:tcPr>
          <w:p w14:paraId="26F35BCC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61157028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S6f</w:t>
            </w:r>
          </w:p>
        </w:tc>
      </w:tr>
      <w:tr w:rsidR="005345D8" w:rsidRPr="002867D1" w14:paraId="636463E2" w14:textId="77777777" w:rsidTr="00E62C51">
        <w:tc>
          <w:tcPr>
            <w:tcW w:w="1345" w:type="dxa"/>
          </w:tcPr>
          <w:p w14:paraId="5E28EC69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X959</w:t>
            </w:r>
            <w:r w:rsidRPr="002867D1">
              <w:rPr>
                <w:rFonts w:ascii="Arial" w:hAnsi="Arial" w:cs="Arial" w:hint="eastAsia"/>
                <w:color w:val="000000" w:themeColor="text1"/>
                <w:sz w:val="20"/>
                <w:szCs w:val="20"/>
              </w:rPr>
              <w:t>6</w:t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-</w:t>
            </w:r>
            <w:r w:rsidRPr="002867D1">
              <w:rPr>
                <w:rFonts w:ascii="Arial" w:hAnsi="Arial" w:cs="Arial" w:hint="eastAsia"/>
                <w:color w:val="000000" w:themeColor="text1"/>
                <w:sz w:val="20"/>
                <w:szCs w:val="20"/>
              </w:rPr>
              <w:t>5</w:t>
            </w: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D</w:t>
            </w:r>
          </w:p>
        </w:tc>
        <w:tc>
          <w:tcPr>
            <w:tcW w:w="5879" w:type="dxa"/>
            <w:vAlign w:val="bottom"/>
          </w:tcPr>
          <w:p w14:paraId="63025D25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Smc5</w:t>
            </w:r>
            <w:r w:rsidRPr="002867D1">
              <w:rPr>
                <w:rFonts w:ascii="Arial" w:hAnsi="Arial" w:cs="Arial" w:hint="eastAsia"/>
                <w:i/>
                <w:iCs/>
                <w:color w:val="000000" w:themeColor="text1"/>
                <w:sz w:val="20"/>
                <w:szCs w:val="20"/>
              </w:rPr>
              <w:t>-</w:t>
            </w: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4GS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IAA(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111)-3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flag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IS3 ura3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1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ADH1-OsTIR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URA3 Sgs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AN 8HIS-Smt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3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TRP</w:t>
            </w:r>
          </w:p>
        </w:tc>
        <w:tc>
          <w:tcPr>
            <w:tcW w:w="1231" w:type="dxa"/>
          </w:tcPr>
          <w:p w14:paraId="6CBC4EF2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0F2D9972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S6g</w:t>
            </w:r>
          </w:p>
        </w:tc>
      </w:tr>
      <w:tr w:rsidR="005345D8" w:rsidRPr="002867D1" w14:paraId="6B273999" w14:textId="77777777" w:rsidTr="00E62C51">
        <w:tc>
          <w:tcPr>
            <w:tcW w:w="1345" w:type="dxa"/>
          </w:tcPr>
          <w:p w14:paraId="1D58BB28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lastRenderedPageBreak/>
              <w:t>X9594-3D</w:t>
            </w:r>
          </w:p>
        </w:tc>
        <w:tc>
          <w:tcPr>
            <w:tcW w:w="5879" w:type="dxa"/>
            <w:vAlign w:val="bottom"/>
          </w:tcPr>
          <w:p w14:paraId="7010B024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se3-4GS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IAA(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111)-3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flag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IS3 ura3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1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ADH1-OsTIR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URA3 Sgs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AN 8HIS-Smt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3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TRP</w:t>
            </w:r>
          </w:p>
        </w:tc>
        <w:tc>
          <w:tcPr>
            <w:tcW w:w="1231" w:type="dxa"/>
          </w:tcPr>
          <w:p w14:paraId="4B424146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47CEFF5C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S6g</w:t>
            </w:r>
          </w:p>
        </w:tc>
      </w:tr>
      <w:tr w:rsidR="005345D8" w:rsidRPr="002867D1" w14:paraId="64A55A1F" w14:textId="77777777" w:rsidTr="00E62C51">
        <w:tc>
          <w:tcPr>
            <w:tcW w:w="1345" w:type="dxa"/>
          </w:tcPr>
          <w:p w14:paraId="5AD97FDE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X9595-6B</w:t>
            </w:r>
          </w:p>
        </w:tc>
        <w:tc>
          <w:tcPr>
            <w:tcW w:w="5879" w:type="dxa"/>
            <w:vAlign w:val="bottom"/>
          </w:tcPr>
          <w:p w14:paraId="650B4708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se5-4GS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IAA(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111)-3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flag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IS3 ura3-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1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ADH1-OsTIR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URA3 Sgs1-9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yc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AN 8HIS-Smt</w:t>
            </w:r>
            <w:proofErr w:type="gramStart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3::</w:t>
            </w:r>
            <w:proofErr w:type="gramEnd"/>
            <w:r w:rsidRPr="002867D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TRP </w:t>
            </w:r>
          </w:p>
        </w:tc>
        <w:tc>
          <w:tcPr>
            <w:tcW w:w="1231" w:type="dxa"/>
          </w:tcPr>
          <w:p w14:paraId="7CB0E082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004" w:type="dxa"/>
          </w:tcPr>
          <w:p w14:paraId="28A1DCEE" w14:textId="77777777" w:rsidR="005345D8" w:rsidRPr="002867D1" w:rsidRDefault="005345D8" w:rsidP="00E62C5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867D1">
              <w:rPr>
                <w:rFonts w:ascii="Arial" w:hAnsi="Arial" w:cs="Arial"/>
                <w:color w:val="000000" w:themeColor="text1"/>
                <w:sz w:val="20"/>
                <w:szCs w:val="20"/>
              </w:rPr>
              <w:t>S6g</w:t>
            </w:r>
          </w:p>
        </w:tc>
      </w:tr>
    </w:tbl>
    <w:p w14:paraId="367F31ED" w14:textId="77777777" w:rsidR="005345D8" w:rsidRPr="002867D1" w:rsidRDefault="005345D8" w:rsidP="005345D8">
      <w:pPr>
        <w:jc w:val="both"/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48AB22B2" w14:textId="77777777" w:rsidR="005345D8" w:rsidRPr="002867D1" w:rsidRDefault="005345D8" w:rsidP="005345D8">
      <w:pPr>
        <w:jc w:val="both"/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685ED915" w14:textId="77777777" w:rsidR="005345D8" w:rsidRPr="002867D1" w:rsidRDefault="005345D8" w:rsidP="005345D8">
      <w:pPr>
        <w:jc w:val="both"/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19BAF357" w14:textId="77777777" w:rsidR="005345D8" w:rsidRPr="002867D1" w:rsidRDefault="005345D8" w:rsidP="005345D8">
      <w:pPr>
        <w:jc w:val="both"/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34161BFC" w14:textId="77777777" w:rsidR="005345D8" w:rsidRPr="002867D1" w:rsidRDefault="005345D8" w:rsidP="005345D8">
      <w:pPr>
        <w:jc w:val="both"/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4F3C620C" w14:textId="77777777" w:rsidR="005345D8" w:rsidRPr="002867D1" w:rsidRDefault="005345D8" w:rsidP="005345D8">
      <w:pPr>
        <w:jc w:val="both"/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5A8A357B" w14:textId="77777777" w:rsidR="005345D8" w:rsidRPr="002867D1" w:rsidRDefault="005345D8" w:rsidP="005345D8">
      <w:pPr>
        <w:jc w:val="both"/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0332A8B2" w14:textId="77777777" w:rsidR="005345D8" w:rsidRPr="002867D1" w:rsidRDefault="005345D8" w:rsidP="005345D8">
      <w:pPr>
        <w:jc w:val="both"/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497E758D" w14:textId="77777777" w:rsidR="005345D8" w:rsidRPr="002867D1" w:rsidRDefault="005345D8" w:rsidP="005345D8">
      <w:pPr>
        <w:jc w:val="both"/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1370879B" w14:textId="77777777" w:rsidR="005345D8" w:rsidRPr="002867D1" w:rsidRDefault="005345D8" w:rsidP="005345D8">
      <w:pPr>
        <w:rPr>
          <w:rFonts w:ascii="Arial" w:hAnsi="Arial" w:cs="Arial"/>
          <w:b/>
          <w:bCs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t>Supplementary Table 2.  Plasmids used in this study.</w:t>
      </w:r>
    </w:p>
    <w:tbl>
      <w:tblPr>
        <w:tblStyle w:val="TableGrid"/>
        <w:tblW w:w="9445" w:type="dxa"/>
        <w:tblLook w:val="04A0" w:firstRow="1" w:lastRow="0" w:firstColumn="1" w:lastColumn="0" w:noHBand="0" w:noVBand="1"/>
      </w:tblPr>
      <w:tblGrid>
        <w:gridCol w:w="1255"/>
        <w:gridCol w:w="3330"/>
        <w:gridCol w:w="4860"/>
      </w:tblGrid>
      <w:tr w:rsidR="005345D8" w:rsidRPr="002867D1" w14:paraId="3C59C4D6" w14:textId="77777777" w:rsidTr="00E62C51">
        <w:tc>
          <w:tcPr>
            <w:tcW w:w="1255" w:type="dxa"/>
          </w:tcPr>
          <w:p w14:paraId="5F0F0692" w14:textId="77777777" w:rsidR="005345D8" w:rsidRPr="002867D1" w:rsidRDefault="005345D8" w:rsidP="00E62C51">
            <w:pPr>
              <w:rPr>
                <w:rFonts w:ascii="Arial" w:hAnsi="Arial" w:cs="Arial"/>
                <w:b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b/>
                <w:color w:val="000000" w:themeColor="text1"/>
                <w:sz w:val="22"/>
              </w:rPr>
              <w:t>Name</w:t>
            </w:r>
          </w:p>
        </w:tc>
        <w:tc>
          <w:tcPr>
            <w:tcW w:w="3330" w:type="dxa"/>
          </w:tcPr>
          <w:p w14:paraId="5E7BF0E5" w14:textId="77777777" w:rsidR="005345D8" w:rsidRPr="002867D1" w:rsidRDefault="005345D8" w:rsidP="00E62C51">
            <w:pPr>
              <w:rPr>
                <w:rFonts w:ascii="Arial" w:hAnsi="Arial" w:cs="Arial"/>
                <w:b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b/>
                <w:color w:val="000000" w:themeColor="text1"/>
                <w:sz w:val="22"/>
              </w:rPr>
              <w:t>Vector information</w:t>
            </w:r>
          </w:p>
        </w:tc>
        <w:tc>
          <w:tcPr>
            <w:tcW w:w="4860" w:type="dxa"/>
          </w:tcPr>
          <w:p w14:paraId="53D56392" w14:textId="77777777" w:rsidR="005345D8" w:rsidRPr="002867D1" w:rsidRDefault="005345D8" w:rsidP="00E62C51">
            <w:pPr>
              <w:rPr>
                <w:rFonts w:ascii="Arial" w:hAnsi="Arial" w:cs="Arial"/>
                <w:b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b/>
                <w:color w:val="000000" w:themeColor="text1"/>
                <w:sz w:val="22"/>
              </w:rPr>
              <w:t>Source</w:t>
            </w:r>
          </w:p>
        </w:tc>
      </w:tr>
      <w:tr w:rsidR="005345D8" w:rsidRPr="002867D1" w14:paraId="4DB4E6BF" w14:textId="77777777" w:rsidTr="00E62C51">
        <w:tc>
          <w:tcPr>
            <w:tcW w:w="1255" w:type="dxa"/>
          </w:tcPr>
          <w:p w14:paraId="5AE115B0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675</w:t>
            </w:r>
          </w:p>
        </w:tc>
        <w:tc>
          <w:tcPr>
            <w:tcW w:w="3330" w:type="dxa"/>
          </w:tcPr>
          <w:p w14:paraId="0809F9E0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ET-Smc5/6-6mer</w:t>
            </w:r>
          </w:p>
        </w:tc>
        <w:tc>
          <w:tcPr>
            <w:tcW w:w="4860" w:type="dxa"/>
          </w:tcPr>
          <w:p w14:paraId="01C3C04C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begin">
                <w:fldData xml:space="preserve">PEVuZE5vdGU+PENpdGU+PEF1dGhvcj5UYXNjaG5lcjwvQXV0aG9yPjxZZWFyPjIwMjE8L1llYXI+
PFJlY051bT40NDwvUmVjTnVtPjxEaXNwbGF5VGV4dD4oVGFzY2huZXIgZXQgYWwuLCAyMDIxKTwv
RGlzcGxheVRleHQ+PHJlY29yZD48cmVjLW51bWJlcj40NDwvcmVjLW51bWJlcj48Zm9yZWlnbi1r
ZXlzPjxrZXkgYXBwPSJFTiIgZGItaWQ9ImVydnd0MGFmNXRlMDJsZXpkNWJwd3ZwZnpkdzUyNWYy
MHhlOSIgdGltZXN0YW1wPSIxNzQxNjE1MzY3Ij40NDwva2V5PjwvZm9yZWlnbi1rZXlzPjxyZWYt
dHlwZSBuYW1lPSJKb3VybmFsIEFydGljbGUiPjE3PC9yZWYtdHlwZT48Y29udHJpYnV0b3JzPjxh
dXRob3JzPjxhdXRob3I+VGFzY2huZXIsIE0uPC9hdXRob3I+PGF1dGhvcj5CYXNxdWluLCBKLjwv
YXV0aG9yPjxhdXRob3I+U3RlaWdlbmJlcmdlciwgQi48L2F1dGhvcj48YXV0aG9yPlNjaGFmZXIs
IEkuIEIuPC9hdXRob3I+PGF1dGhvcj5Tb2gsIFkuIE0uPC9hdXRob3I+PGF1dGhvcj5CYXNxdWlu
LCBDLjwvYXV0aG9yPjxhdXRob3I+TG9yZW50emVuLCBFLjwvYXV0aG9yPjxhdXRob3I+UmFzY2hs
ZSwgTS48L2F1dGhvcj48YXV0aG9yPlNjaGVsdGVtYSwgUi4gQS48L2F1dGhvcj48YXV0aG9yPkdy
dWJlciwgUy48L2F1dGhvcj48L2F1dGhvcnM+PC9jb250cmlidXRvcnM+PGF1dGgtYWRkcmVzcz5E
ZXBhcnRtZW50IG9mIEZ1bmRhbWVudGFsIE1pY3JvYmlvbG9neSAoRE1GKSwgRmFjdWx0eSBvZiBC
aW9sb2d5IGFuZCBNZWRpY2luZSAoRkJNKSwgVW5pdmVyc2l0eSBvZiBMYXVzYW5uZSAoVU5JTCks
IExhdXNhbm5lLCBTd2l0emVybGFuZC4mI3hEO01heCBQbGFuY2sgSW5zdGl0dXRlIG9mIEJpb2No
ZW1pc3RyeSwgTWFydGluc3JpZWQsIEdlcm1hbnkuJiN4RDtCaW9tb2xlY3VsYXIgTWFzcyBTcGVj
dHJvbWV0cnkgYW5kIFByb3Rlb21pY3MsIEJpanZvZXQgQ2VudGVyIGZvciBCaW9tb2xlY3VsYXIg
UmVzZWFyY2ggYW5kIFV0cmVjaHQgSW5zdGl0dXRlIGZvciBQaGFybWFjZXV0aWNhbCBTY2llbmNl
cywgVXRyZWNodCBVbml2ZXJzaXR5LCBVdHJlY2h0LCBUaGUgTmV0aGVybGFuZHMuJiN4RDtOZXRo
ZXJsYW5kcyBQcm90ZW9taWNzIENlbnRyZSwgVXRyZWNodCwgVGhlIE5ldGhlcmxhbmRzLiYjeEQ7
RGVwYXJ0bWVudCBvZiBNb2xlY3VsYXIgQmlvbG9neSBhbmQgR2VuZXRpY3MsIEFhcmh1cyBVbml2
ZXJzaXR5LCBBYXJodXMsIERlbm1hcmsuJiN4RDtNb2xlY3VsYXIgR2VuZXRpY3MsIFVuaXZlcnNp
dHkgb2YgS2Fpc2Vyc2xhdXRlcm4sIEthaXNlcnNsYXV0ZXJuLCBHZXJtYW55LjwvYXV0aC1hZGRy
ZXNzPjx0aXRsZXM+PHRpdGxlPk5zZTUvNiBpbmhpYml0cyB0aGUgU21jNS82IEFUUGFzZSBhbmQg
bW9kdWxhdGVzIEROQSBzdWJzdHJhdGUgYmluZGluZzwvdGl0bGU+PHNlY29uZGFyeS10aXRsZT5F
TUJPIEo8L3NlY29uZGFyeS10aXRsZT48L3RpdGxlcz48cGVyaW9kaWNhbD48ZnVsbC10aXRsZT5F
TUJPIEo8L2Z1bGwtdGl0bGU+PC9wZXJpb2RpY2FsPjxwYWdlcz5lMTA3ODA3PC9wYWdlcz48dm9s
dW1lPjQwPC92b2x1bWU+PG51bWJlcj4xNTwvbnVtYmVyPjxlZGl0aW9uPjIwMjEwNjMwPC9lZGl0
aW9uPjxrZXl3b3Jkcz48a2V5d29yZD5BZGVub3NpbmUgVHJpcGhvc3BoYXRlL21ldGFib2xpc208
L2tleXdvcmQ+PGtleXdvcmQ+Q2VsbCBDeWNsZSBQcm90ZWlucy9jaGVtaXN0cnkvZ2VuZXRpY3Mv
Km1ldGFib2xpc208L2tleXdvcmQ+PGtleXdvcmQ+Q2hyb21vc29tYWwgUHJvdGVpbnMsIE5vbi1I
aXN0b25lLypjaGVtaXN0cnkvZ2VuZXRpY3MvKm1ldGFib2xpc208L2tleXdvcmQ+PGtleXdvcmQ+
Q3J5b2VsZWN0cm9uIE1pY3Jvc2NvcHk8L2tleXdvcmQ+PGtleXdvcmQ+Q3J5c3RhbGxvZ3JhcGh5
LCBYLVJheTwva2V5d29yZD48a2V5d29yZD5ETkEsIEZ1bmdhbC9tZXRhYm9saXNtPC9rZXl3b3Jk
PjxrZXl3b3JkPkh5ZHJvbHlzaXM8L2tleXdvcmQ+PGtleXdvcmQ+TXVsdGlwcm90ZWluIENvbXBs
ZXhlcy9jaGVtaXN0cnkvbWV0YWJvbGlzbTwva2V5d29yZD48a2V5d29yZD5Qcm90ZWluIENvbmZv
cm1hdGlvbjwva2V5d29yZD48a2V5d29yZD5TYWNjaGFyb215Y2VzIGNlcmV2aXNpYWUvbWV0YWJv
bGlzbTwva2V5d29yZD48a2V5d29yZD5TYWNjaGFyb215Y2VzIGNlcmV2aXNpYWUgUHJvdGVpbnMv
KmNoZW1pc3RyeS9nZW5ldGljcy8qbWV0YWJvbGlzbTwva2V5d29yZD48a2V5d29yZD5TbWM1LzY8
L2tleXdvcmQ+PGtleXdvcmQ+Y2hyb21vc29tZSBzZWdyZWdhdGlvbjwva2V5d29yZD48a2V5d29y
ZD5jb2hlc2lvbjwva2V5d29yZD48a2V5d29yZD5jb25kZW5zaW48L2tleXdvcmQ+PGtleXdvcmQ+
bG9vcCBleHRydXNpb248L2tleXdvcmQ+PC9rZXl3b3Jkcz48ZGF0ZXM+PHllYXI+MjAyMTwveWVh
cj48cHViLWRhdGVzPjxkYXRlPkF1ZyAyPC9kYXRlPjwvcHViLWRhdGVzPjwvZGF0ZXM+PGlzYm4+
MTQ2MC0yMDc1IChFbGVjdHJvbmljKSYjeEQ7MDI2MS00MTg5IChQcmludCkmI3hEOzAyNjEtNDE4
OSAoTGlua2luZyk8L2lzYm4+PGFjY2Vzc2lvbi1udW0+MzQxOTEyOTM8L2FjY2Vzc2lvbi1udW0+
PHVybHM+PHJlbGF0ZWQtdXJscz48dXJsPmh0dHBzOi8vd3d3Lm5jYmkubmxtLm5paC5nb3YvcHVi
bWVkLzM0MTkxMjkzPC91cmw+PC9yZWxhdGVkLXVybHM+PC91cmxzPjxjdXN0b20xPlRoZSBhdXRo
b3JzIGRlY2xhcmUgdGhhdCB0aGV5IGhhdmUgbm8gY29uZmxpY3Qgb2YgaW50ZXJlc3QuPC9jdXN0
b20xPjxjdXN0b20yPlBNQzgzMjc5NjE8L2N1c3RvbTI+PGVsZWN0cm9uaWMtcmVzb3VyY2UtbnVt
PjEwLjE1MjUyL2VtYmouMjAyMTEwNzgwNzwvZWxlY3Ryb25pYy1yZXNvdXJjZS1udW0+PHJlbW90
ZS1kYXRhYmFzZS1uYW1lPk1lZGxpbmU8L3JlbW90ZS1kYXRhYmFzZS1uYW1lPjxyZW1vdGUtZGF0
YWJhc2UtcHJvdmlkZXI+TkxNPC9yZW1vdGUtZGF0YWJhc2UtcHJvdmlkZXI+PC9yZWNvcmQ+PC9D
aXRlPjwvRW5kTm90ZT5=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instrText xml:space="preserve"> ADDIN EN.CITE </w:instrTex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begin">
                <w:fldData xml:space="preserve">PEVuZE5vdGU+PENpdGU+PEF1dGhvcj5UYXNjaG5lcjwvQXV0aG9yPjxZZWFyPjIwMjE8L1llYXI+
PFJlY051bT40NDwvUmVjTnVtPjxEaXNwbGF5VGV4dD4oVGFzY2huZXIgZXQgYWwuLCAyMDIxKTwv
RGlzcGxheVRleHQ+PHJlY29yZD48cmVjLW51bWJlcj40NDwvcmVjLW51bWJlcj48Zm9yZWlnbi1r
ZXlzPjxrZXkgYXBwPSJFTiIgZGItaWQ9ImVydnd0MGFmNXRlMDJsZXpkNWJwd3ZwZnpkdzUyNWYy
MHhlOSIgdGltZXN0YW1wPSIxNzQxNjE1MzY3Ij40NDwva2V5PjwvZm9yZWlnbi1rZXlzPjxyZWYt
dHlwZSBuYW1lPSJKb3VybmFsIEFydGljbGUiPjE3PC9yZWYtdHlwZT48Y29udHJpYnV0b3JzPjxh
dXRob3JzPjxhdXRob3I+VGFzY2huZXIsIE0uPC9hdXRob3I+PGF1dGhvcj5CYXNxdWluLCBKLjwv
YXV0aG9yPjxhdXRob3I+U3RlaWdlbmJlcmdlciwgQi48L2F1dGhvcj48YXV0aG9yPlNjaGFmZXIs
IEkuIEIuPC9hdXRob3I+PGF1dGhvcj5Tb2gsIFkuIE0uPC9hdXRob3I+PGF1dGhvcj5CYXNxdWlu
LCBDLjwvYXV0aG9yPjxhdXRob3I+TG9yZW50emVuLCBFLjwvYXV0aG9yPjxhdXRob3I+UmFzY2hs
ZSwgTS48L2F1dGhvcj48YXV0aG9yPlNjaGVsdGVtYSwgUi4gQS48L2F1dGhvcj48YXV0aG9yPkdy
dWJlciwgUy48L2F1dGhvcj48L2F1dGhvcnM+PC9jb250cmlidXRvcnM+PGF1dGgtYWRkcmVzcz5E
ZXBhcnRtZW50IG9mIEZ1bmRhbWVudGFsIE1pY3JvYmlvbG9neSAoRE1GKSwgRmFjdWx0eSBvZiBC
aW9sb2d5IGFuZCBNZWRpY2luZSAoRkJNKSwgVW5pdmVyc2l0eSBvZiBMYXVzYW5uZSAoVU5JTCks
IExhdXNhbm5lLCBTd2l0emVybGFuZC4mI3hEO01heCBQbGFuY2sgSW5zdGl0dXRlIG9mIEJpb2No
ZW1pc3RyeSwgTWFydGluc3JpZWQsIEdlcm1hbnkuJiN4RDtCaW9tb2xlY3VsYXIgTWFzcyBTcGVj
dHJvbWV0cnkgYW5kIFByb3Rlb21pY3MsIEJpanZvZXQgQ2VudGVyIGZvciBCaW9tb2xlY3VsYXIg
UmVzZWFyY2ggYW5kIFV0cmVjaHQgSW5zdGl0dXRlIGZvciBQaGFybWFjZXV0aWNhbCBTY2llbmNl
cywgVXRyZWNodCBVbml2ZXJzaXR5LCBVdHJlY2h0LCBUaGUgTmV0aGVybGFuZHMuJiN4RDtOZXRo
ZXJsYW5kcyBQcm90ZW9taWNzIENlbnRyZSwgVXRyZWNodCwgVGhlIE5ldGhlcmxhbmRzLiYjeEQ7
RGVwYXJ0bWVudCBvZiBNb2xlY3VsYXIgQmlvbG9neSBhbmQgR2VuZXRpY3MsIEFhcmh1cyBVbml2
ZXJzaXR5LCBBYXJodXMsIERlbm1hcmsuJiN4RDtNb2xlY3VsYXIgR2VuZXRpY3MsIFVuaXZlcnNp
dHkgb2YgS2Fpc2Vyc2xhdXRlcm4sIEthaXNlcnNsYXV0ZXJuLCBHZXJtYW55LjwvYXV0aC1hZGRy
ZXNzPjx0aXRsZXM+PHRpdGxlPk5zZTUvNiBpbmhpYml0cyB0aGUgU21jNS82IEFUUGFzZSBhbmQg
bW9kdWxhdGVzIEROQSBzdWJzdHJhdGUgYmluZGluZzwvdGl0bGU+PHNlY29uZGFyeS10aXRsZT5F
TUJPIEo8L3NlY29uZGFyeS10aXRsZT48L3RpdGxlcz48cGVyaW9kaWNhbD48ZnVsbC10aXRsZT5F
TUJPIEo8L2Z1bGwtdGl0bGU+PC9wZXJpb2RpY2FsPjxwYWdlcz5lMTA3ODA3PC9wYWdlcz48dm9s
dW1lPjQwPC92b2x1bWU+PG51bWJlcj4xNTwvbnVtYmVyPjxlZGl0aW9uPjIwMjEwNjMwPC9lZGl0
aW9uPjxrZXl3b3Jkcz48a2V5d29yZD5BZGVub3NpbmUgVHJpcGhvc3BoYXRlL21ldGFib2xpc208
L2tleXdvcmQ+PGtleXdvcmQ+Q2VsbCBDeWNsZSBQcm90ZWlucy9jaGVtaXN0cnkvZ2VuZXRpY3Mv
Km1ldGFib2xpc208L2tleXdvcmQ+PGtleXdvcmQ+Q2hyb21vc29tYWwgUHJvdGVpbnMsIE5vbi1I
aXN0b25lLypjaGVtaXN0cnkvZ2VuZXRpY3MvKm1ldGFib2xpc208L2tleXdvcmQ+PGtleXdvcmQ+
Q3J5b2VsZWN0cm9uIE1pY3Jvc2NvcHk8L2tleXdvcmQ+PGtleXdvcmQ+Q3J5c3RhbGxvZ3JhcGh5
LCBYLVJheTwva2V5d29yZD48a2V5d29yZD5ETkEsIEZ1bmdhbC9tZXRhYm9saXNtPC9rZXl3b3Jk
PjxrZXl3b3JkPkh5ZHJvbHlzaXM8L2tleXdvcmQ+PGtleXdvcmQ+TXVsdGlwcm90ZWluIENvbXBs
ZXhlcy9jaGVtaXN0cnkvbWV0YWJvbGlzbTwva2V5d29yZD48a2V5d29yZD5Qcm90ZWluIENvbmZv
cm1hdGlvbjwva2V5d29yZD48a2V5d29yZD5TYWNjaGFyb215Y2VzIGNlcmV2aXNpYWUvbWV0YWJv
bGlzbTwva2V5d29yZD48a2V5d29yZD5TYWNjaGFyb215Y2VzIGNlcmV2aXNpYWUgUHJvdGVpbnMv
KmNoZW1pc3RyeS9nZW5ldGljcy8qbWV0YWJvbGlzbTwva2V5d29yZD48a2V5d29yZD5TbWM1LzY8
L2tleXdvcmQ+PGtleXdvcmQ+Y2hyb21vc29tZSBzZWdyZWdhdGlvbjwva2V5d29yZD48a2V5d29y
ZD5jb2hlc2lvbjwva2V5d29yZD48a2V5d29yZD5jb25kZW5zaW48L2tleXdvcmQ+PGtleXdvcmQ+
bG9vcCBleHRydXNpb248L2tleXdvcmQ+PC9rZXl3b3Jkcz48ZGF0ZXM+PHllYXI+MjAyMTwveWVh
cj48cHViLWRhdGVzPjxkYXRlPkF1ZyAyPC9kYXRlPjwvcHViLWRhdGVzPjwvZGF0ZXM+PGlzYm4+
MTQ2MC0yMDc1IChFbGVjdHJvbmljKSYjeEQ7MDI2MS00MTg5IChQcmludCkmI3hEOzAyNjEtNDE4
OSAoTGlua2luZyk8L2lzYm4+PGFjY2Vzc2lvbi1udW0+MzQxOTEyOTM8L2FjY2Vzc2lvbi1udW0+
PHVybHM+PHJlbGF0ZWQtdXJscz48dXJsPmh0dHBzOi8vd3d3Lm5jYmkubmxtLm5paC5nb3YvcHVi
bWVkLzM0MTkxMjkzPC91cmw+PC9yZWxhdGVkLXVybHM+PC91cmxzPjxjdXN0b20xPlRoZSBhdXRo
b3JzIGRlY2xhcmUgdGhhdCB0aGV5IGhhdmUgbm8gY29uZmxpY3Qgb2YgaW50ZXJlc3QuPC9jdXN0
b20xPjxjdXN0b20yPlBNQzgzMjc5NjE8L2N1c3RvbTI+PGVsZWN0cm9uaWMtcmVzb3VyY2UtbnVt
PjEwLjE1MjUyL2VtYmouMjAyMTEwNzgwNzwvZWxlY3Ryb25pYy1yZXNvdXJjZS1udW0+PHJlbW90
ZS1kYXRhYmFzZS1uYW1lPk1lZGxpbmU8L3JlbW90ZS1kYXRhYmFzZS1uYW1lPjxyZW1vdGUtZGF0
YWJhc2UtcHJvdmlkZXI+TkxNPC9yZW1vdGUtZGF0YWJhc2UtcHJvdmlkZXI+PC9yZWNvcmQ+PC9D
aXRlPjwvRW5kTm90ZT5=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instrText xml:space="preserve"> ADDIN EN.CITE.DATA </w:instrTex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end"/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separate"/>
            </w:r>
            <w:r w:rsidRPr="002867D1">
              <w:rPr>
                <w:rFonts w:ascii="Arial" w:hAnsi="Arial" w:cs="Arial"/>
                <w:noProof/>
                <w:color w:val="000000" w:themeColor="text1"/>
                <w:sz w:val="22"/>
              </w:rPr>
              <w:t>(Taschner et al., 2021)</w: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end"/>
            </w:r>
          </w:p>
        </w:tc>
      </w:tr>
      <w:tr w:rsidR="005345D8" w:rsidRPr="002867D1" w14:paraId="79029236" w14:textId="77777777" w:rsidTr="00E62C51">
        <w:tc>
          <w:tcPr>
            <w:tcW w:w="1255" w:type="dxa"/>
          </w:tcPr>
          <w:p w14:paraId="3004FDA3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XZ921</w:t>
            </w:r>
          </w:p>
        </w:tc>
        <w:tc>
          <w:tcPr>
            <w:tcW w:w="3330" w:type="dxa"/>
          </w:tcPr>
          <w:p w14:paraId="4A83354C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ET-Smc5/6-6mer-Smc5</w:t>
            </w:r>
            <w:r w:rsidRPr="002867D1">
              <w:rPr>
                <w:rFonts w:ascii="Arial" w:hAnsi="Arial" w:cs="Arial"/>
                <w:color w:val="000000" w:themeColor="text1"/>
                <w:sz w:val="22"/>
                <w:vertAlign w:val="superscript"/>
              </w:rPr>
              <w:t>DNAm</w:t>
            </w:r>
          </w:p>
        </w:tc>
        <w:tc>
          <w:tcPr>
            <w:tcW w:w="4860" w:type="dxa"/>
          </w:tcPr>
          <w:p w14:paraId="26A091B5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This study</w:t>
            </w:r>
          </w:p>
        </w:tc>
      </w:tr>
      <w:tr w:rsidR="005345D8" w:rsidRPr="002867D1" w14:paraId="2D305814" w14:textId="77777777" w:rsidTr="00E62C51">
        <w:tc>
          <w:tcPr>
            <w:tcW w:w="1255" w:type="dxa"/>
          </w:tcPr>
          <w:p w14:paraId="72B00A11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XZ922</w:t>
            </w:r>
          </w:p>
        </w:tc>
        <w:tc>
          <w:tcPr>
            <w:tcW w:w="3330" w:type="dxa"/>
          </w:tcPr>
          <w:p w14:paraId="667F101B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ET-Smc5/6-6mer-Smc6</w:t>
            </w:r>
            <w:r w:rsidRPr="002867D1">
              <w:rPr>
                <w:rFonts w:ascii="Arial" w:hAnsi="Arial" w:cs="Arial"/>
                <w:color w:val="000000" w:themeColor="text1"/>
                <w:sz w:val="22"/>
                <w:vertAlign w:val="superscript"/>
              </w:rPr>
              <w:t>DNAm</w:t>
            </w:r>
          </w:p>
        </w:tc>
        <w:tc>
          <w:tcPr>
            <w:tcW w:w="4860" w:type="dxa"/>
          </w:tcPr>
          <w:p w14:paraId="3399C53C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(Chang et al., 2026)</w:t>
            </w:r>
          </w:p>
        </w:tc>
      </w:tr>
      <w:tr w:rsidR="005345D8" w:rsidRPr="002867D1" w14:paraId="73F96439" w14:textId="77777777" w:rsidTr="00E62C51">
        <w:tc>
          <w:tcPr>
            <w:tcW w:w="1255" w:type="dxa"/>
          </w:tcPr>
          <w:p w14:paraId="32AFC378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XZ919</w:t>
            </w:r>
          </w:p>
        </w:tc>
        <w:tc>
          <w:tcPr>
            <w:tcW w:w="3330" w:type="dxa"/>
          </w:tcPr>
          <w:p w14:paraId="1BEAA205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ET-Smc5/6-6mer-Nse3</w:t>
            </w:r>
            <w:r w:rsidRPr="002867D1">
              <w:rPr>
                <w:rFonts w:ascii="Arial" w:hAnsi="Arial" w:cs="Arial"/>
                <w:color w:val="000000" w:themeColor="text1"/>
                <w:sz w:val="22"/>
                <w:vertAlign w:val="superscript"/>
              </w:rPr>
              <w:t>DNAm</w:t>
            </w:r>
          </w:p>
        </w:tc>
        <w:tc>
          <w:tcPr>
            <w:tcW w:w="4860" w:type="dxa"/>
          </w:tcPr>
          <w:p w14:paraId="135661FA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 xml:space="preserve">This study </w:t>
            </w:r>
          </w:p>
        </w:tc>
      </w:tr>
      <w:tr w:rsidR="005345D8" w:rsidRPr="002867D1" w14:paraId="35852382" w14:textId="77777777" w:rsidTr="00E62C51">
        <w:tc>
          <w:tcPr>
            <w:tcW w:w="1255" w:type="dxa"/>
          </w:tcPr>
          <w:p w14:paraId="4186C595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XZ920</w:t>
            </w:r>
          </w:p>
        </w:tc>
        <w:tc>
          <w:tcPr>
            <w:tcW w:w="3330" w:type="dxa"/>
          </w:tcPr>
          <w:p w14:paraId="6A56CE1A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ET-Smc5/6-6mer-Nse4</w:t>
            </w:r>
            <w:r w:rsidRPr="002867D1">
              <w:rPr>
                <w:rFonts w:ascii="Arial" w:hAnsi="Arial" w:cs="Arial"/>
                <w:color w:val="000000" w:themeColor="text1"/>
                <w:sz w:val="22"/>
                <w:vertAlign w:val="superscript"/>
              </w:rPr>
              <w:t>DNAm</w:t>
            </w:r>
          </w:p>
        </w:tc>
        <w:tc>
          <w:tcPr>
            <w:tcW w:w="4860" w:type="dxa"/>
          </w:tcPr>
          <w:p w14:paraId="1F2DA7A5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This study</w:t>
            </w:r>
          </w:p>
        </w:tc>
      </w:tr>
      <w:tr w:rsidR="005345D8" w:rsidRPr="002867D1" w14:paraId="7EACCDA9" w14:textId="77777777" w:rsidTr="00E62C51">
        <w:tc>
          <w:tcPr>
            <w:tcW w:w="1255" w:type="dxa"/>
          </w:tcPr>
          <w:p w14:paraId="4FAFFF67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676</w:t>
            </w:r>
          </w:p>
        </w:tc>
        <w:tc>
          <w:tcPr>
            <w:tcW w:w="3330" w:type="dxa"/>
          </w:tcPr>
          <w:p w14:paraId="2DE5EFB5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ET-Smc5/6-6mer-EQ</w:t>
            </w:r>
          </w:p>
        </w:tc>
        <w:tc>
          <w:tcPr>
            <w:tcW w:w="4860" w:type="dxa"/>
          </w:tcPr>
          <w:p w14:paraId="6929ABB2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begin">
                <w:fldData xml:space="preserve">PEVuZE5vdGU+PENpdGU+PEF1dGhvcj5UYXNjaG5lcjwvQXV0aG9yPjxZZWFyPjIwMjE8L1llYXI+
PFJlY051bT40NDwvUmVjTnVtPjxEaXNwbGF5VGV4dD4oVGFzY2huZXIgZXQgYWwuLCAyMDIxKTwv
RGlzcGxheVRleHQ+PHJlY29yZD48cmVjLW51bWJlcj40NDwvcmVjLW51bWJlcj48Zm9yZWlnbi1r
ZXlzPjxrZXkgYXBwPSJFTiIgZGItaWQ9ImVydnd0MGFmNXRlMDJsZXpkNWJwd3ZwZnpkdzUyNWYy
MHhlOSIgdGltZXN0YW1wPSIxNzQxNjE1MzY3Ij40NDwva2V5PjwvZm9yZWlnbi1rZXlzPjxyZWYt
dHlwZSBuYW1lPSJKb3VybmFsIEFydGljbGUiPjE3PC9yZWYtdHlwZT48Y29udHJpYnV0b3JzPjxh
dXRob3JzPjxhdXRob3I+VGFzY2huZXIsIE0uPC9hdXRob3I+PGF1dGhvcj5CYXNxdWluLCBKLjwv
YXV0aG9yPjxhdXRob3I+U3RlaWdlbmJlcmdlciwgQi48L2F1dGhvcj48YXV0aG9yPlNjaGFmZXIs
IEkuIEIuPC9hdXRob3I+PGF1dGhvcj5Tb2gsIFkuIE0uPC9hdXRob3I+PGF1dGhvcj5CYXNxdWlu
LCBDLjwvYXV0aG9yPjxhdXRob3I+TG9yZW50emVuLCBFLjwvYXV0aG9yPjxhdXRob3I+UmFzY2hs
ZSwgTS48L2F1dGhvcj48YXV0aG9yPlNjaGVsdGVtYSwgUi4gQS48L2F1dGhvcj48YXV0aG9yPkdy
dWJlciwgUy48L2F1dGhvcj48L2F1dGhvcnM+PC9jb250cmlidXRvcnM+PGF1dGgtYWRkcmVzcz5E
ZXBhcnRtZW50IG9mIEZ1bmRhbWVudGFsIE1pY3JvYmlvbG9neSAoRE1GKSwgRmFjdWx0eSBvZiBC
aW9sb2d5IGFuZCBNZWRpY2luZSAoRkJNKSwgVW5pdmVyc2l0eSBvZiBMYXVzYW5uZSAoVU5JTCks
IExhdXNhbm5lLCBTd2l0emVybGFuZC4mI3hEO01heCBQbGFuY2sgSW5zdGl0dXRlIG9mIEJpb2No
ZW1pc3RyeSwgTWFydGluc3JpZWQsIEdlcm1hbnkuJiN4RDtCaW9tb2xlY3VsYXIgTWFzcyBTcGVj
dHJvbWV0cnkgYW5kIFByb3Rlb21pY3MsIEJpanZvZXQgQ2VudGVyIGZvciBCaW9tb2xlY3VsYXIg
UmVzZWFyY2ggYW5kIFV0cmVjaHQgSW5zdGl0dXRlIGZvciBQaGFybWFjZXV0aWNhbCBTY2llbmNl
cywgVXRyZWNodCBVbml2ZXJzaXR5LCBVdHJlY2h0LCBUaGUgTmV0aGVybGFuZHMuJiN4RDtOZXRo
ZXJsYW5kcyBQcm90ZW9taWNzIENlbnRyZSwgVXRyZWNodCwgVGhlIE5ldGhlcmxhbmRzLiYjeEQ7
RGVwYXJ0bWVudCBvZiBNb2xlY3VsYXIgQmlvbG9neSBhbmQgR2VuZXRpY3MsIEFhcmh1cyBVbml2
ZXJzaXR5LCBBYXJodXMsIERlbm1hcmsuJiN4RDtNb2xlY3VsYXIgR2VuZXRpY3MsIFVuaXZlcnNp
dHkgb2YgS2Fpc2Vyc2xhdXRlcm4sIEthaXNlcnNsYXV0ZXJuLCBHZXJtYW55LjwvYXV0aC1hZGRy
ZXNzPjx0aXRsZXM+PHRpdGxlPk5zZTUvNiBpbmhpYml0cyB0aGUgU21jNS82IEFUUGFzZSBhbmQg
bW9kdWxhdGVzIEROQSBzdWJzdHJhdGUgYmluZGluZzwvdGl0bGU+PHNlY29uZGFyeS10aXRsZT5F
TUJPIEo8L3NlY29uZGFyeS10aXRsZT48L3RpdGxlcz48cGVyaW9kaWNhbD48ZnVsbC10aXRsZT5F
TUJPIEo8L2Z1bGwtdGl0bGU+PC9wZXJpb2RpY2FsPjxwYWdlcz5lMTA3ODA3PC9wYWdlcz48dm9s
dW1lPjQwPC92b2x1bWU+PG51bWJlcj4xNTwvbnVtYmVyPjxlZGl0aW9uPjIwMjEwNjMwPC9lZGl0
aW9uPjxrZXl3b3Jkcz48a2V5d29yZD5BZGVub3NpbmUgVHJpcGhvc3BoYXRlL21ldGFib2xpc208
L2tleXdvcmQ+PGtleXdvcmQ+Q2VsbCBDeWNsZSBQcm90ZWlucy9jaGVtaXN0cnkvZ2VuZXRpY3Mv
Km1ldGFib2xpc208L2tleXdvcmQ+PGtleXdvcmQ+Q2hyb21vc29tYWwgUHJvdGVpbnMsIE5vbi1I
aXN0b25lLypjaGVtaXN0cnkvZ2VuZXRpY3MvKm1ldGFib2xpc208L2tleXdvcmQ+PGtleXdvcmQ+
Q3J5b2VsZWN0cm9uIE1pY3Jvc2NvcHk8L2tleXdvcmQ+PGtleXdvcmQ+Q3J5c3RhbGxvZ3JhcGh5
LCBYLVJheTwva2V5d29yZD48a2V5d29yZD5ETkEsIEZ1bmdhbC9tZXRhYm9saXNtPC9rZXl3b3Jk
PjxrZXl3b3JkPkh5ZHJvbHlzaXM8L2tleXdvcmQ+PGtleXdvcmQ+TXVsdGlwcm90ZWluIENvbXBs
ZXhlcy9jaGVtaXN0cnkvbWV0YWJvbGlzbTwva2V5d29yZD48a2V5d29yZD5Qcm90ZWluIENvbmZv
cm1hdGlvbjwva2V5d29yZD48a2V5d29yZD5TYWNjaGFyb215Y2VzIGNlcmV2aXNpYWUvbWV0YWJv
bGlzbTwva2V5d29yZD48a2V5d29yZD5TYWNjaGFyb215Y2VzIGNlcmV2aXNpYWUgUHJvdGVpbnMv
KmNoZW1pc3RyeS9nZW5ldGljcy8qbWV0YWJvbGlzbTwva2V5d29yZD48a2V5d29yZD5TbWM1LzY8
L2tleXdvcmQ+PGtleXdvcmQ+Y2hyb21vc29tZSBzZWdyZWdhdGlvbjwva2V5d29yZD48a2V5d29y
ZD5jb2hlc2lvbjwva2V5d29yZD48a2V5d29yZD5jb25kZW5zaW48L2tleXdvcmQ+PGtleXdvcmQ+
bG9vcCBleHRydXNpb248L2tleXdvcmQ+PC9rZXl3b3Jkcz48ZGF0ZXM+PHllYXI+MjAyMTwveWVh
cj48cHViLWRhdGVzPjxkYXRlPkF1ZyAyPC9kYXRlPjwvcHViLWRhdGVzPjwvZGF0ZXM+PGlzYm4+
MTQ2MC0yMDc1IChFbGVjdHJvbmljKSYjeEQ7MDI2MS00MTg5IChQcmludCkmI3hEOzAyNjEtNDE4
OSAoTGlua2luZyk8L2lzYm4+PGFjY2Vzc2lvbi1udW0+MzQxOTEyOTM8L2FjY2Vzc2lvbi1udW0+
PHVybHM+PHJlbGF0ZWQtdXJscz48dXJsPmh0dHBzOi8vd3d3Lm5jYmkubmxtLm5paC5nb3YvcHVi
bWVkLzM0MTkxMjkzPC91cmw+PC9yZWxhdGVkLXVybHM+PC91cmxzPjxjdXN0b20xPlRoZSBhdXRo
b3JzIGRlY2xhcmUgdGhhdCB0aGV5IGhhdmUgbm8gY29uZmxpY3Qgb2YgaW50ZXJlc3QuPC9jdXN0
b20xPjxjdXN0b20yPlBNQzgzMjc5NjE8L2N1c3RvbTI+PGVsZWN0cm9uaWMtcmVzb3VyY2UtbnVt
PjEwLjE1MjUyL2VtYmouMjAyMTEwNzgwNzwvZWxlY3Ryb25pYy1yZXNvdXJjZS1udW0+PHJlbW90
ZS1kYXRhYmFzZS1uYW1lPk1lZGxpbmU8L3JlbW90ZS1kYXRhYmFzZS1uYW1lPjxyZW1vdGUtZGF0
YWJhc2UtcHJvdmlkZXI+TkxNPC9yZW1vdGUtZGF0YWJhc2UtcHJvdmlkZXI+PC9yZWNvcmQ+PC9D
aXRlPjwvRW5kTm90ZT5=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instrText xml:space="preserve"> ADDIN EN.CITE </w:instrTex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begin">
                <w:fldData xml:space="preserve">PEVuZE5vdGU+PENpdGU+PEF1dGhvcj5UYXNjaG5lcjwvQXV0aG9yPjxZZWFyPjIwMjE8L1llYXI+
PFJlY051bT40NDwvUmVjTnVtPjxEaXNwbGF5VGV4dD4oVGFzY2huZXIgZXQgYWwuLCAyMDIxKTwv
RGlzcGxheVRleHQ+PHJlY29yZD48cmVjLW51bWJlcj40NDwvcmVjLW51bWJlcj48Zm9yZWlnbi1r
ZXlzPjxrZXkgYXBwPSJFTiIgZGItaWQ9ImVydnd0MGFmNXRlMDJsZXpkNWJwd3ZwZnpkdzUyNWYy
MHhlOSIgdGltZXN0YW1wPSIxNzQxNjE1MzY3Ij40NDwva2V5PjwvZm9yZWlnbi1rZXlzPjxyZWYt
dHlwZSBuYW1lPSJKb3VybmFsIEFydGljbGUiPjE3PC9yZWYtdHlwZT48Y29udHJpYnV0b3JzPjxh
dXRob3JzPjxhdXRob3I+VGFzY2huZXIsIE0uPC9hdXRob3I+PGF1dGhvcj5CYXNxdWluLCBKLjwv
YXV0aG9yPjxhdXRob3I+U3RlaWdlbmJlcmdlciwgQi48L2F1dGhvcj48YXV0aG9yPlNjaGFmZXIs
IEkuIEIuPC9hdXRob3I+PGF1dGhvcj5Tb2gsIFkuIE0uPC9hdXRob3I+PGF1dGhvcj5CYXNxdWlu
LCBDLjwvYXV0aG9yPjxhdXRob3I+TG9yZW50emVuLCBFLjwvYXV0aG9yPjxhdXRob3I+UmFzY2hs
ZSwgTS48L2F1dGhvcj48YXV0aG9yPlNjaGVsdGVtYSwgUi4gQS48L2F1dGhvcj48YXV0aG9yPkdy
dWJlciwgUy48L2F1dGhvcj48L2F1dGhvcnM+PC9jb250cmlidXRvcnM+PGF1dGgtYWRkcmVzcz5E
ZXBhcnRtZW50IG9mIEZ1bmRhbWVudGFsIE1pY3JvYmlvbG9neSAoRE1GKSwgRmFjdWx0eSBvZiBC
aW9sb2d5IGFuZCBNZWRpY2luZSAoRkJNKSwgVW5pdmVyc2l0eSBvZiBMYXVzYW5uZSAoVU5JTCks
IExhdXNhbm5lLCBTd2l0emVybGFuZC4mI3hEO01heCBQbGFuY2sgSW5zdGl0dXRlIG9mIEJpb2No
ZW1pc3RyeSwgTWFydGluc3JpZWQsIEdlcm1hbnkuJiN4RDtCaW9tb2xlY3VsYXIgTWFzcyBTcGVj
dHJvbWV0cnkgYW5kIFByb3Rlb21pY3MsIEJpanZvZXQgQ2VudGVyIGZvciBCaW9tb2xlY3VsYXIg
UmVzZWFyY2ggYW5kIFV0cmVjaHQgSW5zdGl0dXRlIGZvciBQaGFybWFjZXV0aWNhbCBTY2llbmNl
cywgVXRyZWNodCBVbml2ZXJzaXR5LCBVdHJlY2h0LCBUaGUgTmV0aGVybGFuZHMuJiN4RDtOZXRo
ZXJsYW5kcyBQcm90ZW9taWNzIENlbnRyZSwgVXRyZWNodCwgVGhlIE5ldGhlcmxhbmRzLiYjeEQ7
RGVwYXJ0bWVudCBvZiBNb2xlY3VsYXIgQmlvbG9neSBhbmQgR2VuZXRpY3MsIEFhcmh1cyBVbml2
ZXJzaXR5LCBBYXJodXMsIERlbm1hcmsuJiN4RDtNb2xlY3VsYXIgR2VuZXRpY3MsIFVuaXZlcnNp
dHkgb2YgS2Fpc2Vyc2xhdXRlcm4sIEthaXNlcnNsYXV0ZXJuLCBHZXJtYW55LjwvYXV0aC1hZGRy
ZXNzPjx0aXRsZXM+PHRpdGxlPk5zZTUvNiBpbmhpYml0cyB0aGUgU21jNS82IEFUUGFzZSBhbmQg
bW9kdWxhdGVzIEROQSBzdWJzdHJhdGUgYmluZGluZzwvdGl0bGU+PHNlY29uZGFyeS10aXRsZT5F
TUJPIEo8L3NlY29uZGFyeS10aXRsZT48L3RpdGxlcz48cGVyaW9kaWNhbD48ZnVsbC10aXRsZT5F
TUJPIEo8L2Z1bGwtdGl0bGU+PC9wZXJpb2RpY2FsPjxwYWdlcz5lMTA3ODA3PC9wYWdlcz48dm9s
dW1lPjQwPC92b2x1bWU+PG51bWJlcj4xNTwvbnVtYmVyPjxlZGl0aW9uPjIwMjEwNjMwPC9lZGl0
aW9uPjxrZXl3b3Jkcz48a2V5d29yZD5BZGVub3NpbmUgVHJpcGhvc3BoYXRlL21ldGFib2xpc208
L2tleXdvcmQ+PGtleXdvcmQ+Q2VsbCBDeWNsZSBQcm90ZWlucy9jaGVtaXN0cnkvZ2VuZXRpY3Mv
Km1ldGFib2xpc208L2tleXdvcmQ+PGtleXdvcmQ+Q2hyb21vc29tYWwgUHJvdGVpbnMsIE5vbi1I
aXN0b25lLypjaGVtaXN0cnkvZ2VuZXRpY3MvKm1ldGFib2xpc208L2tleXdvcmQ+PGtleXdvcmQ+
Q3J5b2VsZWN0cm9uIE1pY3Jvc2NvcHk8L2tleXdvcmQ+PGtleXdvcmQ+Q3J5c3RhbGxvZ3JhcGh5
LCBYLVJheTwva2V5d29yZD48a2V5d29yZD5ETkEsIEZ1bmdhbC9tZXRhYm9saXNtPC9rZXl3b3Jk
PjxrZXl3b3JkPkh5ZHJvbHlzaXM8L2tleXdvcmQ+PGtleXdvcmQ+TXVsdGlwcm90ZWluIENvbXBs
ZXhlcy9jaGVtaXN0cnkvbWV0YWJvbGlzbTwva2V5d29yZD48a2V5d29yZD5Qcm90ZWluIENvbmZv
cm1hdGlvbjwva2V5d29yZD48a2V5d29yZD5TYWNjaGFyb215Y2VzIGNlcmV2aXNpYWUvbWV0YWJv
bGlzbTwva2V5d29yZD48a2V5d29yZD5TYWNjaGFyb215Y2VzIGNlcmV2aXNpYWUgUHJvdGVpbnMv
KmNoZW1pc3RyeS9nZW5ldGljcy8qbWV0YWJvbGlzbTwva2V5d29yZD48a2V5d29yZD5TbWM1LzY8
L2tleXdvcmQ+PGtleXdvcmQ+Y2hyb21vc29tZSBzZWdyZWdhdGlvbjwva2V5d29yZD48a2V5d29y
ZD5jb2hlc2lvbjwva2V5d29yZD48a2V5d29yZD5jb25kZW5zaW48L2tleXdvcmQ+PGtleXdvcmQ+
bG9vcCBleHRydXNpb248L2tleXdvcmQ+PC9rZXl3b3Jkcz48ZGF0ZXM+PHllYXI+MjAyMTwveWVh
cj48cHViLWRhdGVzPjxkYXRlPkF1ZyAyPC9kYXRlPjwvcHViLWRhdGVzPjwvZGF0ZXM+PGlzYm4+
MTQ2MC0yMDc1IChFbGVjdHJvbmljKSYjeEQ7MDI2MS00MTg5IChQcmludCkmI3hEOzAyNjEtNDE4
OSAoTGlua2luZyk8L2lzYm4+PGFjY2Vzc2lvbi1udW0+MzQxOTEyOTM8L2FjY2Vzc2lvbi1udW0+
PHVybHM+PHJlbGF0ZWQtdXJscz48dXJsPmh0dHBzOi8vd3d3Lm5jYmkubmxtLm5paC5nb3YvcHVi
bWVkLzM0MTkxMjkzPC91cmw+PC9yZWxhdGVkLXVybHM+PC91cmxzPjxjdXN0b20xPlRoZSBhdXRo
b3JzIGRlY2xhcmUgdGhhdCB0aGV5IGhhdmUgbm8gY29uZmxpY3Qgb2YgaW50ZXJlc3QuPC9jdXN0
b20xPjxjdXN0b20yPlBNQzgzMjc5NjE8L2N1c3RvbTI+PGVsZWN0cm9uaWMtcmVzb3VyY2UtbnVt
PjEwLjE1MjUyL2VtYmouMjAyMTEwNzgwNzwvZWxlY3Ryb25pYy1yZXNvdXJjZS1udW0+PHJlbW90
ZS1kYXRhYmFzZS1uYW1lPk1lZGxpbmU8L3JlbW90ZS1kYXRhYmFzZS1uYW1lPjxyZW1vdGUtZGF0
YWJhc2UtcHJvdmlkZXI+TkxNPC9yZW1vdGUtZGF0YWJhc2UtcHJvdmlkZXI+PC9yZWNvcmQ+PC9D
aXRlPjwvRW5kTm90ZT5=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instrText xml:space="preserve"> ADDIN EN.CITE.DATA </w:instrTex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end"/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separate"/>
            </w:r>
            <w:r w:rsidRPr="002867D1">
              <w:rPr>
                <w:rFonts w:ascii="Arial" w:hAnsi="Arial" w:cs="Arial"/>
                <w:noProof/>
                <w:color w:val="000000" w:themeColor="text1"/>
                <w:sz w:val="22"/>
              </w:rPr>
              <w:t>(Taschner et al., 2021)</w: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end"/>
            </w:r>
          </w:p>
        </w:tc>
      </w:tr>
      <w:tr w:rsidR="005345D8" w:rsidRPr="002867D1" w14:paraId="47CE1594" w14:textId="77777777" w:rsidTr="00E62C51">
        <w:tc>
          <w:tcPr>
            <w:tcW w:w="1255" w:type="dxa"/>
          </w:tcPr>
          <w:p w14:paraId="465AD237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XZ925</w:t>
            </w:r>
          </w:p>
        </w:tc>
        <w:tc>
          <w:tcPr>
            <w:tcW w:w="3330" w:type="dxa"/>
          </w:tcPr>
          <w:p w14:paraId="253F71B5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ET-Smc5/6-6mer-KE</w:t>
            </w:r>
          </w:p>
        </w:tc>
        <w:tc>
          <w:tcPr>
            <w:tcW w:w="4860" w:type="dxa"/>
          </w:tcPr>
          <w:p w14:paraId="0DF9EB8C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This study</w:t>
            </w:r>
          </w:p>
        </w:tc>
      </w:tr>
      <w:tr w:rsidR="005345D8" w:rsidRPr="002867D1" w14:paraId="65C7567F" w14:textId="77777777" w:rsidTr="00E62C51">
        <w:tc>
          <w:tcPr>
            <w:tcW w:w="1255" w:type="dxa"/>
          </w:tcPr>
          <w:p w14:paraId="481E9FB0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</w:p>
        </w:tc>
        <w:tc>
          <w:tcPr>
            <w:tcW w:w="3330" w:type="dxa"/>
          </w:tcPr>
          <w:p w14:paraId="59E1035E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FastBac-HTB-Flag-Sgs1</w:t>
            </w:r>
          </w:p>
        </w:tc>
        <w:tc>
          <w:tcPr>
            <w:tcW w:w="4860" w:type="dxa"/>
          </w:tcPr>
          <w:p w14:paraId="284B2496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begin">
                <w:fldData xml:space="preserve">PEVuZE5vdGU+PENpdGU+PEF1dGhvcj5OaXU8L0F1dGhvcj48WWVhcj4yMDEwPC9ZZWFyPjxSZWNO
dW0+NDI8L1JlY051bT48RGlzcGxheVRleHQ+KE5pdSBldCBhbC4sIDIwMTApPC9EaXNwbGF5VGV4
dD48cmVjb3JkPjxyZWMtbnVtYmVyPjQyPC9yZWMtbnVtYmVyPjxmb3JlaWduLWtleXM+PGtleSBh
cHA9IkVOIiBkYi1pZD0iZXJ2d3QwYWY1dGUwMmxlemQ1YnB3dnBmemR3NTI1ZjIweGU5IiB0aW1l
c3RhbXA9IjE3NDE2MTUzNjciPjQyPC9rZXk+PC9mb3JlaWduLWtleXM+PHJlZi10eXBlIG5hbWU9
IkpvdXJuYWwgQXJ0aWNsZSI+MTc8L3JlZi10eXBlPjxjb250cmlidXRvcnM+PGF1dGhvcnM+PGF1
dGhvcj5OaXUsIEguPC9hdXRob3I+PGF1dGhvcj5DaHVuZywgVy4gSC48L2F1dGhvcj48YXV0aG9y
PlpodSwgWi48L2F1dGhvcj48YXV0aG9yPkt3b24sIFkuPC9hdXRob3I+PGF1dGhvcj5aaGFvLCBX
LjwvYXV0aG9yPjxhdXRob3I+Q2hpLCBQLjwvYXV0aG9yPjxhdXRob3I+UHJha2FzaCwgUi48L2F1
dGhvcj48YXV0aG9yPlNlb25nLCBDLjwvYXV0aG9yPjxhdXRob3I+TGl1LCBELjwvYXV0aG9yPjxh
dXRob3I+THUsIEwuPC9hdXRob3I+PGF1dGhvcj5JcmEsIEcuPC9hdXRob3I+PGF1dGhvcj5TdW5n
LCBQLjwvYXV0aG9yPjwvYXV0aG9ycz48L2NvbnRyaWJ1dG9ycz48YXV0aC1hZGRyZXNzPkRlcGFy
dG1lbnQgb2YgTW9sZWN1bGFyIEJpb3BoeXNpY3MgYW5kIEJpb2NoZW1pc3RyeSwgWWFsZSBVbml2
ZXJzaXR5IFNjaG9vbCBvZiBNZWRpY2luZSwgTmV3IEhhdmVuLCBDb25uZWN0aWN1dCAwNjUyMCwg
VVNBLjwvYXV0aC1hZGRyZXNzPjx0aXRsZXM+PHRpdGxlPjxzdHlsZSBmYWNlPSJub3JtYWwiIGZv
bnQ9ImRlZmF1bHQiIHNpemU9IjEwMCUiPk1lY2hhbmlzbSBvZiB0aGUgQVRQLWRlcGVuZGVudCBE
TkEgZW5kLXJlc2VjdGlvbiBtYWNoaW5lcnkgZnJvbSA8L3N0eWxlPjxzdHlsZSBmYWNlPSJpdGFs
aWMiIGZvbnQ9ImRlZmF1bHQiIHNpemU9IjEwMCUiPlNhY2NoYXJvbXljZXMgY2VyZXZpc2lhZTwv
c3R5bGU+PC90aXRsZT48c2Vjb25kYXJ5LXRpdGxlPk5hdHVyZTwvc2Vjb25kYXJ5LXRpdGxlPjwv
dGl0bGVzPjxwZXJpb2RpY2FsPjxmdWxsLXRpdGxlPk5hdHVyZTwvZnVsbC10aXRsZT48L3Blcmlv
ZGljYWw+PHBhZ2VzPjEwOC0xMTE8L3BhZ2VzPjx2b2x1bWU+NDY3PC92b2x1bWU+PG51bWJlcj43
MzExPC9udW1iZXI+PGtleXdvcmRzPjxrZXl3b3JkPkFkZW5vc2luZSBUcmlwaG9zcGhhdGUvKm1l
dGFib2xpc208L2tleXdvcmQ+PGtleXdvcmQ+KkROQSBCcmVha3MsIERvdWJsZS1TdHJhbmRlZDwv
a2V5d29yZD48a2V5d29yZD5ETkEgSGVsaWNhc2VzL21ldGFib2xpc208L2tleXdvcmQ+PGtleXdv
cmQ+KkROQSBSZXBhaXI8L2tleXdvcmQ+PGtleXdvcmQ+RE5BLCBTaW5nbGUtU3RyYW5kZWQvbWV0
YWJvbGlzbTwva2V5d29yZD48a2V5d29yZD5ETkEtQmluZGluZyBQcm90ZWlucy9tZXRhYm9saXNt
PC9rZXl3b3JkPjxrZXl3b3JkPlJlY1EgSGVsaWNhc2VzL21ldGFib2xpc208L2tleXdvcmQ+PGtl
eXdvcmQ+UmVwbGljYXRpb24gUHJvdGVpbiBBL21ldGFib2xpc208L2tleXdvcmQ+PGtleXdvcmQ+
U2FjY2hhcm9teWNlcyBjZXJldmlzaWFlL2dlbmV0aWNzLyptZXRhYm9saXNtPC9rZXl3b3JkPjxr
ZXl3b3JkPlNhY2NoYXJvbXljZXMgY2VyZXZpc2lhZSBQcm90ZWlucy9tZXRhYm9saXNtPC9rZXl3
b3JkPjwva2V5d29yZHM+PGRhdGVzPjx5ZWFyPjIwMTA8L3llYXI+PHB1Yi1kYXRlcz48ZGF0ZT5T
ZXAgMjwvZGF0ZT48L3B1Yi1kYXRlcz48L2RhdGVzPjxpc2JuPjE0NzYtNDY4NyAoRWxlY3Ryb25p
YykmI3hEOzAwMjgtMDgzNiAoUHJpbnQpJiN4RDswMDI4LTA4MzYgKExpbmtpbmcpPC9pc2JuPjxh
Y2Nlc3Npb24tbnVtPjIwODExNDYwPC9hY2Nlc3Npb24tbnVtPjx1cmxzPjxyZWxhdGVkLXVybHM+
PHVybD5odHRwczovL3d3dy5uY2JpLm5sbS5uaWguZ292L3B1Ym1lZC8yMDgxMTQ2MDwvdXJsPjwv
cmVsYXRlZC11cmxzPjwvdXJscz48Y3VzdG9tMj5QTUMyOTU1ODYyPC9jdXN0b20yPjxlbGVjdHJv
bmljLXJlc291cmNlLW51bT4xMC4xMDM4L25hdHVyZTA5MzE4PC9lbGVjdHJvbmljLXJlc291cmNl
LW51bT48cmVtb3RlLWRhdGFiYXNlLW5hbWU+TWVkbGluZTwvcmVtb3RlLWRhdGFiYXNlLW5hbWU+
PHJlbW90ZS1kYXRhYmFzZS1wcm92aWRlcj5OTE08L3JlbW90ZS1kYXRhYmFzZS1wcm92aWRlcj48
L3JlY29yZD48L0NpdGU+PC9FbmROb3RlPn==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instrText xml:space="preserve"> ADDIN EN.CITE </w:instrTex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begin">
                <w:fldData xml:space="preserve">PEVuZE5vdGU+PENpdGU+PEF1dGhvcj5OaXU8L0F1dGhvcj48WWVhcj4yMDEwPC9ZZWFyPjxSZWNO
dW0+NDI8L1JlY051bT48RGlzcGxheVRleHQ+KE5pdSBldCBhbC4sIDIwMTApPC9EaXNwbGF5VGV4
dD48cmVjb3JkPjxyZWMtbnVtYmVyPjQyPC9yZWMtbnVtYmVyPjxmb3JlaWduLWtleXM+PGtleSBh
cHA9IkVOIiBkYi1pZD0iZXJ2d3QwYWY1dGUwMmxlemQ1YnB3dnBmemR3NTI1ZjIweGU5IiB0aW1l
c3RhbXA9IjE3NDE2MTUzNjciPjQyPC9rZXk+PC9mb3JlaWduLWtleXM+PHJlZi10eXBlIG5hbWU9
IkpvdXJuYWwgQXJ0aWNsZSI+MTc8L3JlZi10eXBlPjxjb250cmlidXRvcnM+PGF1dGhvcnM+PGF1
dGhvcj5OaXUsIEguPC9hdXRob3I+PGF1dGhvcj5DaHVuZywgVy4gSC48L2F1dGhvcj48YXV0aG9y
PlpodSwgWi48L2F1dGhvcj48YXV0aG9yPkt3b24sIFkuPC9hdXRob3I+PGF1dGhvcj5aaGFvLCBX
LjwvYXV0aG9yPjxhdXRob3I+Q2hpLCBQLjwvYXV0aG9yPjxhdXRob3I+UHJha2FzaCwgUi48L2F1
dGhvcj48YXV0aG9yPlNlb25nLCBDLjwvYXV0aG9yPjxhdXRob3I+TGl1LCBELjwvYXV0aG9yPjxh
dXRob3I+THUsIEwuPC9hdXRob3I+PGF1dGhvcj5JcmEsIEcuPC9hdXRob3I+PGF1dGhvcj5TdW5n
LCBQLjwvYXV0aG9yPjwvYXV0aG9ycz48L2NvbnRyaWJ1dG9ycz48YXV0aC1hZGRyZXNzPkRlcGFy
dG1lbnQgb2YgTW9sZWN1bGFyIEJpb3BoeXNpY3MgYW5kIEJpb2NoZW1pc3RyeSwgWWFsZSBVbml2
ZXJzaXR5IFNjaG9vbCBvZiBNZWRpY2luZSwgTmV3IEhhdmVuLCBDb25uZWN0aWN1dCAwNjUyMCwg
VVNBLjwvYXV0aC1hZGRyZXNzPjx0aXRsZXM+PHRpdGxlPjxzdHlsZSBmYWNlPSJub3JtYWwiIGZv
bnQ9ImRlZmF1bHQiIHNpemU9IjEwMCUiPk1lY2hhbmlzbSBvZiB0aGUgQVRQLWRlcGVuZGVudCBE
TkEgZW5kLXJlc2VjdGlvbiBtYWNoaW5lcnkgZnJvbSA8L3N0eWxlPjxzdHlsZSBmYWNlPSJpdGFs
aWMiIGZvbnQ9ImRlZmF1bHQiIHNpemU9IjEwMCUiPlNhY2NoYXJvbXljZXMgY2VyZXZpc2lhZTwv
c3R5bGU+PC90aXRsZT48c2Vjb25kYXJ5LXRpdGxlPk5hdHVyZTwvc2Vjb25kYXJ5LXRpdGxlPjwv
dGl0bGVzPjxwZXJpb2RpY2FsPjxmdWxsLXRpdGxlPk5hdHVyZTwvZnVsbC10aXRsZT48L3Blcmlv
ZGljYWw+PHBhZ2VzPjEwOC0xMTE8L3BhZ2VzPjx2b2x1bWU+NDY3PC92b2x1bWU+PG51bWJlcj43
MzExPC9udW1iZXI+PGtleXdvcmRzPjxrZXl3b3JkPkFkZW5vc2luZSBUcmlwaG9zcGhhdGUvKm1l
dGFib2xpc208L2tleXdvcmQ+PGtleXdvcmQ+KkROQSBCcmVha3MsIERvdWJsZS1TdHJhbmRlZDwv
a2V5d29yZD48a2V5d29yZD5ETkEgSGVsaWNhc2VzL21ldGFib2xpc208L2tleXdvcmQ+PGtleXdv
cmQ+KkROQSBSZXBhaXI8L2tleXdvcmQ+PGtleXdvcmQ+RE5BLCBTaW5nbGUtU3RyYW5kZWQvbWV0
YWJvbGlzbTwva2V5d29yZD48a2V5d29yZD5ETkEtQmluZGluZyBQcm90ZWlucy9tZXRhYm9saXNt
PC9rZXl3b3JkPjxrZXl3b3JkPlJlY1EgSGVsaWNhc2VzL21ldGFib2xpc208L2tleXdvcmQ+PGtl
eXdvcmQ+UmVwbGljYXRpb24gUHJvdGVpbiBBL21ldGFib2xpc208L2tleXdvcmQ+PGtleXdvcmQ+
U2FjY2hhcm9teWNlcyBjZXJldmlzaWFlL2dlbmV0aWNzLyptZXRhYm9saXNtPC9rZXl3b3JkPjxr
ZXl3b3JkPlNhY2NoYXJvbXljZXMgY2VyZXZpc2lhZSBQcm90ZWlucy9tZXRhYm9saXNtPC9rZXl3
b3JkPjwva2V5d29yZHM+PGRhdGVzPjx5ZWFyPjIwMTA8L3llYXI+PHB1Yi1kYXRlcz48ZGF0ZT5T
ZXAgMjwvZGF0ZT48L3B1Yi1kYXRlcz48L2RhdGVzPjxpc2JuPjE0NzYtNDY4NyAoRWxlY3Ryb25p
YykmI3hEOzAwMjgtMDgzNiAoUHJpbnQpJiN4RDswMDI4LTA4MzYgKExpbmtpbmcpPC9pc2JuPjxh
Y2Nlc3Npb24tbnVtPjIwODExNDYwPC9hY2Nlc3Npb24tbnVtPjx1cmxzPjxyZWxhdGVkLXVybHM+
PHVybD5odHRwczovL3d3dy5uY2JpLm5sbS5uaWguZ292L3B1Ym1lZC8yMDgxMTQ2MDwvdXJsPjwv
cmVsYXRlZC11cmxzPjwvdXJscz48Y3VzdG9tMj5QTUMyOTU1ODYyPC9jdXN0b20yPjxlbGVjdHJv
bmljLXJlc291cmNlLW51bT4xMC4xMDM4L25hdHVyZTA5MzE4PC9lbGVjdHJvbmljLXJlc291cmNl
LW51bT48cmVtb3RlLWRhdGFiYXNlLW5hbWU+TWVkbGluZTwvcmVtb3RlLWRhdGFiYXNlLW5hbWU+
PHJlbW90ZS1kYXRhYmFzZS1wcm92aWRlcj5OTE08L3JlbW90ZS1kYXRhYmFzZS1wcm92aWRlcj48
L3JlY29yZD48L0NpdGU+PC9FbmROb3RlPn==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instrText xml:space="preserve"> ADDIN EN.CITE.DATA </w:instrTex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end"/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separate"/>
            </w:r>
            <w:r w:rsidRPr="002867D1">
              <w:rPr>
                <w:rFonts w:ascii="Arial" w:hAnsi="Arial" w:cs="Arial"/>
                <w:noProof/>
                <w:color w:val="000000" w:themeColor="text1"/>
                <w:sz w:val="22"/>
              </w:rPr>
              <w:t>(Niu et al., 2010)</w: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end"/>
            </w:r>
          </w:p>
        </w:tc>
      </w:tr>
      <w:tr w:rsidR="005345D8" w:rsidRPr="002867D1" w14:paraId="76B2756B" w14:textId="77777777" w:rsidTr="00E62C51">
        <w:tc>
          <w:tcPr>
            <w:tcW w:w="1255" w:type="dxa"/>
          </w:tcPr>
          <w:p w14:paraId="2B4E3555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LK79</w:t>
            </w:r>
          </w:p>
        </w:tc>
        <w:tc>
          <w:tcPr>
            <w:tcW w:w="3330" w:type="dxa"/>
          </w:tcPr>
          <w:p w14:paraId="7260C6A2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ET11c-V5-Top3</w:t>
            </w:r>
          </w:p>
        </w:tc>
        <w:tc>
          <w:tcPr>
            <w:tcW w:w="4860" w:type="dxa"/>
          </w:tcPr>
          <w:p w14:paraId="05B11D01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begin">
                <w:fldData xml:space="preserve">PEVuZE5vdGU+PENpdGU+PEF1dGhvcj5OaXU8L0F1dGhvcj48WWVhcj4yMDEwPC9ZZWFyPjxSZWNO
dW0+NDI8L1JlY051bT48RGlzcGxheVRleHQ+KE5pdSBldCBhbC4sIDIwMTApPC9EaXNwbGF5VGV4
dD48cmVjb3JkPjxyZWMtbnVtYmVyPjQyPC9yZWMtbnVtYmVyPjxmb3JlaWduLWtleXM+PGtleSBh
cHA9IkVOIiBkYi1pZD0iZXJ2d3QwYWY1dGUwMmxlemQ1YnB3dnBmemR3NTI1ZjIweGU5IiB0aW1l
c3RhbXA9IjE3NDE2MTUzNjciPjQyPC9rZXk+PC9mb3JlaWduLWtleXM+PHJlZi10eXBlIG5hbWU9
IkpvdXJuYWwgQXJ0aWNsZSI+MTc8L3JlZi10eXBlPjxjb250cmlidXRvcnM+PGF1dGhvcnM+PGF1
dGhvcj5OaXUsIEguPC9hdXRob3I+PGF1dGhvcj5DaHVuZywgVy4gSC48L2F1dGhvcj48YXV0aG9y
PlpodSwgWi48L2F1dGhvcj48YXV0aG9yPkt3b24sIFkuPC9hdXRob3I+PGF1dGhvcj5aaGFvLCBX
LjwvYXV0aG9yPjxhdXRob3I+Q2hpLCBQLjwvYXV0aG9yPjxhdXRob3I+UHJha2FzaCwgUi48L2F1
dGhvcj48YXV0aG9yPlNlb25nLCBDLjwvYXV0aG9yPjxhdXRob3I+TGl1LCBELjwvYXV0aG9yPjxh
dXRob3I+THUsIEwuPC9hdXRob3I+PGF1dGhvcj5JcmEsIEcuPC9hdXRob3I+PGF1dGhvcj5TdW5n
LCBQLjwvYXV0aG9yPjwvYXV0aG9ycz48L2NvbnRyaWJ1dG9ycz48YXV0aC1hZGRyZXNzPkRlcGFy
dG1lbnQgb2YgTW9sZWN1bGFyIEJpb3BoeXNpY3MgYW5kIEJpb2NoZW1pc3RyeSwgWWFsZSBVbml2
ZXJzaXR5IFNjaG9vbCBvZiBNZWRpY2luZSwgTmV3IEhhdmVuLCBDb25uZWN0aWN1dCAwNjUyMCwg
VVNBLjwvYXV0aC1hZGRyZXNzPjx0aXRsZXM+PHRpdGxlPjxzdHlsZSBmYWNlPSJub3JtYWwiIGZv
bnQ9ImRlZmF1bHQiIHNpemU9IjEwMCUiPk1lY2hhbmlzbSBvZiB0aGUgQVRQLWRlcGVuZGVudCBE
TkEgZW5kLXJlc2VjdGlvbiBtYWNoaW5lcnkgZnJvbSA8L3N0eWxlPjxzdHlsZSBmYWNlPSJpdGFs
aWMiIGZvbnQ9ImRlZmF1bHQiIHNpemU9IjEwMCUiPlNhY2NoYXJvbXljZXMgY2VyZXZpc2lhZTwv
c3R5bGU+PC90aXRsZT48c2Vjb25kYXJ5LXRpdGxlPk5hdHVyZTwvc2Vjb25kYXJ5LXRpdGxlPjwv
dGl0bGVzPjxwZXJpb2RpY2FsPjxmdWxsLXRpdGxlPk5hdHVyZTwvZnVsbC10aXRsZT48L3Blcmlv
ZGljYWw+PHBhZ2VzPjEwOC0xMTE8L3BhZ2VzPjx2b2x1bWU+NDY3PC92b2x1bWU+PG51bWJlcj43
MzExPC9udW1iZXI+PGtleXdvcmRzPjxrZXl3b3JkPkFkZW5vc2luZSBUcmlwaG9zcGhhdGUvKm1l
dGFib2xpc208L2tleXdvcmQ+PGtleXdvcmQ+KkROQSBCcmVha3MsIERvdWJsZS1TdHJhbmRlZDwv
a2V5d29yZD48a2V5d29yZD5ETkEgSGVsaWNhc2VzL21ldGFib2xpc208L2tleXdvcmQ+PGtleXdv
cmQ+KkROQSBSZXBhaXI8L2tleXdvcmQ+PGtleXdvcmQ+RE5BLCBTaW5nbGUtU3RyYW5kZWQvbWV0
YWJvbGlzbTwva2V5d29yZD48a2V5d29yZD5ETkEtQmluZGluZyBQcm90ZWlucy9tZXRhYm9saXNt
PC9rZXl3b3JkPjxrZXl3b3JkPlJlY1EgSGVsaWNhc2VzL21ldGFib2xpc208L2tleXdvcmQ+PGtl
eXdvcmQ+UmVwbGljYXRpb24gUHJvdGVpbiBBL21ldGFib2xpc208L2tleXdvcmQ+PGtleXdvcmQ+
U2FjY2hhcm9teWNlcyBjZXJldmlzaWFlL2dlbmV0aWNzLyptZXRhYm9saXNtPC9rZXl3b3JkPjxr
ZXl3b3JkPlNhY2NoYXJvbXljZXMgY2VyZXZpc2lhZSBQcm90ZWlucy9tZXRhYm9saXNtPC9rZXl3
b3JkPjwva2V5d29yZHM+PGRhdGVzPjx5ZWFyPjIwMTA8L3llYXI+PHB1Yi1kYXRlcz48ZGF0ZT5T
ZXAgMjwvZGF0ZT48L3B1Yi1kYXRlcz48L2RhdGVzPjxpc2JuPjE0NzYtNDY4NyAoRWxlY3Ryb25p
YykmI3hEOzAwMjgtMDgzNiAoUHJpbnQpJiN4RDswMDI4LTA4MzYgKExpbmtpbmcpPC9pc2JuPjxh
Y2Nlc3Npb24tbnVtPjIwODExNDYwPC9hY2Nlc3Npb24tbnVtPjx1cmxzPjxyZWxhdGVkLXVybHM+
PHVybD5odHRwczovL3d3dy5uY2JpLm5sbS5uaWguZ292L3B1Ym1lZC8yMDgxMTQ2MDwvdXJsPjwv
cmVsYXRlZC11cmxzPjwvdXJscz48Y3VzdG9tMj5QTUMyOTU1ODYyPC9jdXN0b20yPjxlbGVjdHJv
bmljLXJlc291cmNlLW51bT4xMC4xMDM4L25hdHVyZTA5MzE4PC9lbGVjdHJvbmljLXJlc291cmNl
LW51bT48cmVtb3RlLWRhdGFiYXNlLW5hbWU+TWVkbGluZTwvcmVtb3RlLWRhdGFiYXNlLW5hbWU+
PHJlbW90ZS1kYXRhYmFzZS1wcm92aWRlcj5OTE08L3JlbW90ZS1kYXRhYmFzZS1wcm92aWRlcj48
L3JlY29yZD48L0NpdGU+PC9FbmROb3RlPn==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instrText xml:space="preserve"> ADDIN EN.CITE </w:instrTex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begin">
                <w:fldData xml:space="preserve">PEVuZE5vdGU+PENpdGU+PEF1dGhvcj5OaXU8L0F1dGhvcj48WWVhcj4yMDEwPC9ZZWFyPjxSZWNO
dW0+NDI8L1JlY051bT48RGlzcGxheVRleHQ+KE5pdSBldCBhbC4sIDIwMTApPC9EaXNwbGF5VGV4
dD48cmVjb3JkPjxyZWMtbnVtYmVyPjQyPC9yZWMtbnVtYmVyPjxmb3JlaWduLWtleXM+PGtleSBh
cHA9IkVOIiBkYi1pZD0iZXJ2d3QwYWY1dGUwMmxlemQ1YnB3dnBmemR3NTI1ZjIweGU5IiB0aW1l
c3RhbXA9IjE3NDE2MTUzNjciPjQyPC9rZXk+PC9mb3JlaWduLWtleXM+PHJlZi10eXBlIG5hbWU9
IkpvdXJuYWwgQXJ0aWNsZSI+MTc8L3JlZi10eXBlPjxjb250cmlidXRvcnM+PGF1dGhvcnM+PGF1
dGhvcj5OaXUsIEguPC9hdXRob3I+PGF1dGhvcj5DaHVuZywgVy4gSC48L2F1dGhvcj48YXV0aG9y
PlpodSwgWi48L2F1dGhvcj48YXV0aG9yPkt3b24sIFkuPC9hdXRob3I+PGF1dGhvcj5aaGFvLCBX
LjwvYXV0aG9yPjxhdXRob3I+Q2hpLCBQLjwvYXV0aG9yPjxhdXRob3I+UHJha2FzaCwgUi48L2F1
dGhvcj48YXV0aG9yPlNlb25nLCBDLjwvYXV0aG9yPjxhdXRob3I+TGl1LCBELjwvYXV0aG9yPjxh
dXRob3I+THUsIEwuPC9hdXRob3I+PGF1dGhvcj5JcmEsIEcuPC9hdXRob3I+PGF1dGhvcj5TdW5n
LCBQLjwvYXV0aG9yPjwvYXV0aG9ycz48L2NvbnRyaWJ1dG9ycz48YXV0aC1hZGRyZXNzPkRlcGFy
dG1lbnQgb2YgTW9sZWN1bGFyIEJpb3BoeXNpY3MgYW5kIEJpb2NoZW1pc3RyeSwgWWFsZSBVbml2
ZXJzaXR5IFNjaG9vbCBvZiBNZWRpY2luZSwgTmV3IEhhdmVuLCBDb25uZWN0aWN1dCAwNjUyMCwg
VVNBLjwvYXV0aC1hZGRyZXNzPjx0aXRsZXM+PHRpdGxlPjxzdHlsZSBmYWNlPSJub3JtYWwiIGZv
bnQ9ImRlZmF1bHQiIHNpemU9IjEwMCUiPk1lY2hhbmlzbSBvZiB0aGUgQVRQLWRlcGVuZGVudCBE
TkEgZW5kLXJlc2VjdGlvbiBtYWNoaW5lcnkgZnJvbSA8L3N0eWxlPjxzdHlsZSBmYWNlPSJpdGFs
aWMiIGZvbnQ9ImRlZmF1bHQiIHNpemU9IjEwMCUiPlNhY2NoYXJvbXljZXMgY2VyZXZpc2lhZTwv
c3R5bGU+PC90aXRsZT48c2Vjb25kYXJ5LXRpdGxlPk5hdHVyZTwvc2Vjb25kYXJ5LXRpdGxlPjwv
dGl0bGVzPjxwZXJpb2RpY2FsPjxmdWxsLXRpdGxlPk5hdHVyZTwvZnVsbC10aXRsZT48L3Blcmlv
ZGljYWw+PHBhZ2VzPjEwOC0xMTE8L3BhZ2VzPjx2b2x1bWU+NDY3PC92b2x1bWU+PG51bWJlcj43
MzExPC9udW1iZXI+PGtleXdvcmRzPjxrZXl3b3JkPkFkZW5vc2luZSBUcmlwaG9zcGhhdGUvKm1l
dGFib2xpc208L2tleXdvcmQ+PGtleXdvcmQ+KkROQSBCcmVha3MsIERvdWJsZS1TdHJhbmRlZDwv
a2V5d29yZD48a2V5d29yZD5ETkEgSGVsaWNhc2VzL21ldGFib2xpc208L2tleXdvcmQ+PGtleXdv
cmQ+KkROQSBSZXBhaXI8L2tleXdvcmQ+PGtleXdvcmQ+RE5BLCBTaW5nbGUtU3RyYW5kZWQvbWV0
YWJvbGlzbTwva2V5d29yZD48a2V5d29yZD5ETkEtQmluZGluZyBQcm90ZWlucy9tZXRhYm9saXNt
PC9rZXl3b3JkPjxrZXl3b3JkPlJlY1EgSGVsaWNhc2VzL21ldGFib2xpc208L2tleXdvcmQ+PGtl
eXdvcmQ+UmVwbGljYXRpb24gUHJvdGVpbiBBL21ldGFib2xpc208L2tleXdvcmQ+PGtleXdvcmQ+
U2FjY2hhcm9teWNlcyBjZXJldmlzaWFlL2dlbmV0aWNzLyptZXRhYm9saXNtPC9rZXl3b3JkPjxr
ZXl3b3JkPlNhY2NoYXJvbXljZXMgY2VyZXZpc2lhZSBQcm90ZWlucy9tZXRhYm9saXNtPC9rZXl3
b3JkPjwva2V5d29yZHM+PGRhdGVzPjx5ZWFyPjIwMTA8L3llYXI+PHB1Yi1kYXRlcz48ZGF0ZT5T
ZXAgMjwvZGF0ZT48L3B1Yi1kYXRlcz48L2RhdGVzPjxpc2JuPjE0NzYtNDY4NyAoRWxlY3Ryb25p
YykmI3hEOzAwMjgtMDgzNiAoUHJpbnQpJiN4RDswMDI4LTA4MzYgKExpbmtpbmcpPC9pc2JuPjxh
Y2Nlc3Npb24tbnVtPjIwODExNDYwPC9hY2Nlc3Npb24tbnVtPjx1cmxzPjxyZWxhdGVkLXVybHM+
PHVybD5odHRwczovL3d3dy5uY2JpLm5sbS5uaWguZ292L3B1Ym1lZC8yMDgxMTQ2MDwvdXJsPjwv
cmVsYXRlZC11cmxzPjwvdXJscz48Y3VzdG9tMj5QTUMyOTU1ODYyPC9jdXN0b20yPjxlbGVjdHJv
bmljLXJlc291cmNlLW51bT4xMC4xMDM4L25hdHVyZTA5MzE4PC9lbGVjdHJvbmljLXJlc291cmNl
LW51bT48cmVtb3RlLWRhdGFiYXNlLW5hbWU+TWVkbGluZTwvcmVtb3RlLWRhdGFiYXNlLW5hbWU+
PHJlbW90ZS1kYXRhYmFzZS1wcm92aWRlcj5OTE08L3JlbW90ZS1kYXRhYmFzZS1wcm92aWRlcj48
L3JlY29yZD48L0NpdGU+PC9FbmROb3RlPn==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instrText xml:space="preserve"> ADDIN EN.CITE.DATA </w:instrTex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end"/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separate"/>
            </w:r>
            <w:r w:rsidRPr="002867D1">
              <w:rPr>
                <w:rFonts w:ascii="Arial" w:hAnsi="Arial" w:cs="Arial"/>
                <w:noProof/>
                <w:color w:val="000000" w:themeColor="text1"/>
                <w:sz w:val="22"/>
              </w:rPr>
              <w:t>(Niu et al., 2010)</w: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end"/>
            </w:r>
          </w:p>
        </w:tc>
      </w:tr>
      <w:tr w:rsidR="005345D8" w:rsidRPr="002867D1" w14:paraId="0478F886" w14:textId="77777777" w:rsidTr="00E62C51">
        <w:tc>
          <w:tcPr>
            <w:tcW w:w="1255" w:type="dxa"/>
          </w:tcPr>
          <w:p w14:paraId="374F83B5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</w:p>
        </w:tc>
        <w:tc>
          <w:tcPr>
            <w:tcW w:w="3330" w:type="dxa"/>
          </w:tcPr>
          <w:p w14:paraId="007C77B9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GEX-6P-Rmi1</w:t>
            </w:r>
          </w:p>
        </w:tc>
        <w:tc>
          <w:tcPr>
            <w:tcW w:w="4860" w:type="dxa"/>
          </w:tcPr>
          <w:p w14:paraId="420993D4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begin">
                <w:fldData xml:space="preserve">PEVuZE5vdGU+PENpdGU+PEF1dGhvcj5OaXU8L0F1dGhvcj48WWVhcj4yMDEwPC9ZZWFyPjxSZWNO
dW0+NDI8L1JlY051bT48RGlzcGxheVRleHQ+KE5pdSBldCBhbC4sIDIwMTApPC9EaXNwbGF5VGV4
dD48cmVjb3JkPjxyZWMtbnVtYmVyPjQyPC9yZWMtbnVtYmVyPjxmb3JlaWduLWtleXM+PGtleSBh
cHA9IkVOIiBkYi1pZD0iZXJ2d3QwYWY1dGUwMmxlemQ1YnB3dnBmemR3NTI1ZjIweGU5IiB0aW1l
c3RhbXA9IjE3NDE2MTUzNjciPjQyPC9rZXk+PC9mb3JlaWduLWtleXM+PHJlZi10eXBlIG5hbWU9
IkpvdXJuYWwgQXJ0aWNsZSI+MTc8L3JlZi10eXBlPjxjb250cmlidXRvcnM+PGF1dGhvcnM+PGF1
dGhvcj5OaXUsIEguPC9hdXRob3I+PGF1dGhvcj5DaHVuZywgVy4gSC48L2F1dGhvcj48YXV0aG9y
PlpodSwgWi48L2F1dGhvcj48YXV0aG9yPkt3b24sIFkuPC9hdXRob3I+PGF1dGhvcj5aaGFvLCBX
LjwvYXV0aG9yPjxhdXRob3I+Q2hpLCBQLjwvYXV0aG9yPjxhdXRob3I+UHJha2FzaCwgUi48L2F1
dGhvcj48YXV0aG9yPlNlb25nLCBDLjwvYXV0aG9yPjxhdXRob3I+TGl1LCBELjwvYXV0aG9yPjxh
dXRob3I+THUsIEwuPC9hdXRob3I+PGF1dGhvcj5JcmEsIEcuPC9hdXRob3I+PGF1dGhvcj5TdW5n
LCBQLjwvYXV0aG9yPjwvYXV0aG9ycz48L2NvbnRyaWJ1dG9ycz48YXV0aC1hZGRyZXNzPkRlcGFy
dG1lbnQgb2YgTW9sZWN1bGFyIEJpb3BoeXNpY3MgYW5kIEJpb2NoZW1pc3RyeSwgWWFsZSBVbml2
ZXJzaXR5IFNjaG9vbCBvZiBNZWRpY2luZSwgTmV3IEhhdmVuLCBDb25uZWN0aWN1dCAwNjUyMCwg
VVNBLjwvYXV0aC1hZGRyZXNzPjx0aXRsZXM+PHRpdGxlPjxzdHlsZSBmYWNlPSJub3JtYWwiIGZv
bnQ9ImRlZmF1bHQiIHNpemU9IjEwMCUiPk1lY2hhbmlzbSBvZiB0aGUgQVRQLWRlcGVuZGVudCBE
TkEgZW5kLXJlc2VjdGlvbiBtYWNoaW5lcnkgZnJvbSA8L3N0eWxlPjxzdHlsZSBmYWNlPSJpdGFs
aWMiIGZvbnQ9ImRlZmF1bHQiIHNpemU9IjEwMCUiPlNhY2NoYXJvbXljZXMgY2VyZXZpc2lhZTwv
c3R5bGU+PC90aXRsZT48c2Vjb25kYXJ5LXRpdGxlPk5hdHVyZTwvc2Vjb25kYXJ5LXRpdGxlPjwv
dGl0bGVzPjxwZXJpb2RpY2FsPjxmdWxsLXRpdGxlPk5hdHVyZTwvZnVsbC10aXRsZT48L3Blcmlv
ZGljYWw+PHBhZ2VzPjEwOC0xMTE8L3BhZ2VzPjx2b2x1bWU+NDY3PC92b2x1bWU+PG51bWJlcj43
MzExPC9udW1iZXI+PGtleXdvcmRzPjxrZXl3b3JkPkFkZW5vc2luZSBUcmlwaG9zcGhhdGUvKm1l
dGFib2xpc208L2tleXdvcmQ+PGtleXdvcmQ+KkROQSBCcmVha3MsIERvdWJsZS1TdHJhbmRlZDwv
a2V5d29yZD48a2V5d29yZD5ETkEgSGVsaWNhc2VzL21ldGFib2xpc208L2tleXdvcmQ+PGtleXdv
cmQ+KkROQSBSZXBhaXI8L2tleXdvcmQ+PGtleXdvcmQ+RE5BLCBTaW5nbGUtU3RyYW5kZWQvbWV0
YWJvbGlzbTwva2V5d29yZD48a2V5d29yZD5ETkEtQmluZGluZyBQcm90ZWlucy9tZXRhYm9saXNt
PC9rZXl3b3JkPjxrZXl3b3JkPlJlY1EgSGVsaWNhc2VzL21ldGFib2xpc208L2tleXdvcmQ+PGtl
eXdvcmQ+UmVwbGljYXRpb24gUHJvdGVpbiBBL21ldGFib2xpc208L2tleXdvcmQ+PGtleXdvcmQ+
U2FjY2hhcm9teWNlcyBjZXJldmlzaWFlL2dlbmV0aWNzLyptZXRhYm9saXNtPC9rZXl3b3JkPjxr
ZXl3b3JkPlNhY2NoYXJvbXljZXMgY2VyZXZpc2lhZSBQcm90ZWlucy9tZXRhYm9saXNtPC9rZXl3
b3JkPjwva2V5d29yZHM+PGRhdGVzPjx5ZWFyPjIwMTA8L3llYXI+PHB1Yi1kYXRlcz48ZGF0ZT5T
ZXAgMjwvZGF0ZT48L3B1Yi1kYXRlcz48L2RhdGVzPjxpc2JuPjE0NzYtNDY4NyAoRWxlY3Ryb25p
YykmI3hEOzAwMjgtMDgzNiAoUHJpbnQpJiN4RDswMDI4LTA4MzYgKExpbmtpbmcpPC9pc2JuPjxh
Y2Nlc3Npb24tbnVtPjIwODExNDYwPC9hY2Nlc3Npb24tbnVtPjx1cmxzPjxyZWxhdGVkLXVybHM+
PHVybD5odHRwczovL3d3dy5uY2JpLm5sbS5uaWguZ292L3B1Ym1lZC8yMDgxMTQ2MDwvdXJsPjwv
cmVsYXRlZC11cmxzPjwvdXJscz48Y3VzdG9tMj5QTUMyOTU1ODYyPC9jdXN0b20yPjxlbGVjdHJv
bmljLXJlc291cmNlLW51bT4xMC4xMDM4L25hdHVyZTA5MzE4PC9lbGVjdHJvbmljLXJlc291cmNl
LW51bT48cmVtb3RlLWRhdGFiYXNlLW5hbWU+TWVkbGluZTwvcmVtb3RlLWRhdGFiYXNlLW5hbWU+
PHJlbW90ZS1kYXRhYmFzZS1wcm92aWRlcj5OTE08L3JlbW90ZS1kYXRhYmFzZS1wcm92aWRlcj48
L3JlY29yZD48L0NpdGU+PC9FbmROb3RlPn==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instrText xml:space="preserve"> ADDIN EN.CITE </w:instrTex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begin">
                <w:fldData xml:space="preserve">PEVuZE5vdGU+PENpdGU+PEF1dGhvcj5OaXU8L0F1dGhvcj48WWVhcj4yMDEwPC9ZZWFyPjxSZWNO
dW0+NDI8L1JlY051bT48RGlzcGxheVRleHQ+KE5pdSBldCBhbC4sIDIwMTApPC9EaXNwbGF5VGV4
dD48cmVjb3JkPjxyZWMtbnVtYmVyPjQyPC9yZWMtbnVtYmVyPjxmb3JlaWduLWtleXM+PGtleSBh
cHA9IkVOIiBkYi1pZD0iZXJ2d3QwYWY1dGUwMmxlemQ1YnB3dnBmemR3NTI1ZjIweGU5IiB0aW1l
c3RhbXA9IjE3NDE2MTUzNjciPjQyPC9rZXk+PC9mb3JlaWduLWtleXM+PHJlZi10eXBlIG5hbWU9
IkpvdXJuYWwgQXJ0aWNsZSI+MTc8L3JlZi10eXBlPjxjb250cmlidXRvcnM+PGF1dGhvcnM+PGF1
dGhvcj5OaXUsIEguPC9hdXRob3I+PGF1dGhvcj5DaHVuZywgVy4gSC48L2F1dGhvcj48YXV0aG9y
PlpodSwgWi48L2F1dGhvcj48YXV0aG9yPkt3b24sIFkuPC9hdXRob3I+PGF1dGhvcj5aaGFvLCBX
LjwvYXV0aG9yPjxhdXRob3I+Q2hpLCBQLjwvYXV0aG9yPjxhdXRob3I+UHJha2FzaCwgUi48L2F1
dGhvcj48YXV0aG9yPlNlb25nLCBDLjwvYXV0aG9yPjxhdXRob3I+TGl1LCBELjwvYXV0aG9yPjxh
dXRob3I+THUsIEwuPC9hdXRob3I+PGF1dGhvcj5JcmEsIEcuPC9hdXRob3I+PGF1dGhvcj5TdW5n
LCBQLjwvYXV0aG9yPjwvYXV0aG9ycz48L2NvbnRyaWJ1dG9ycz48YXV0aC1hZGRyZXNzPkRlcGFy
dG1lbnQgb2YgTW9sZWN1bGFyIEJpb3BoeXNpY3MgYW5kIEJpb2NoZW1pc3RyeSwgWWFsZSBVbml2
ZXJzaXR5IFNjaG9vbCBvZiBNZWRpY2luZSwgTmV3IEhhdmVuLCBDb25uZWN0aWN1dCAwNjUyMCwg
VVNBLjwvYXV0aC1hZGRyZXNzPjx0aXRsZXM+PHRpdGxlPjxzdHlsZSBmYWNlPSJub3JtYWwiIGZv
bnQ9ImRlZmF1bHQiIHNpemU9IjEwMCUiPk1lY2hhbmlzbSBvZiB0aGUgQVRQLWRlcGVuZGVudCBE
TkEgZW5kLXJlc2VjdGlvbiBtYWNoaW5lcnkgZnJvbSA8L3N0eWxlPjxzdHlsZSBmYWNlPSJpdGFs
aWMiIGZvbnQ9ImRlZmF1bHQiIHNpemU9IjEwMCUiPlNhY2NoYXJvbXljZXMgY2VyZXZpc2lhZTwv
c3R5bGU+PC90aXRsZT48c2Vjb25kYXJ5LXRpdGxlPk5hdHVyZTwvc2Vjb25kYXJ5LXRpdGxlPjwv
dGl0bGVzPjxwZXJpb2RpY2FsPjxmdWxsLXRpdGxlPk5hdHVyZTwvZnVsbC10aXRsZT48L3Blcmlv
ZGljYWw+PHBhZ2VzPjEwOC0xMTE8L3BhZ2VzPjx2b2x1bWU+NDY3PC92b2x1bWU+PG51bWJlcj43
MzExPC9udW1iZXI+PGtleXdvcmRzPjxrZXl3b3JkPkFkZW5vc2luZSBUcmlwaG9zcGhhdGUvKm1l
dGFib2xpc208L2tleXdvcmQ+PGtleXdvcmQ+KkROQSBCcmVha3MsIERvdWJsZS1TdHJhbmRlZDwv
a2V5d29yZD48a2V5d29yZD5ETkEgSGVsaWNhc2VzL21ldGFib2xpc208L2tleXdvcmQ+PGtleXdv
cmQ+KkROQSBSZXBhaXI8L2tleXdvcmQ+PGtleXdvcmQ+RE5BLCBTaW5nbGUtU3RyYW5kZWQvbWV0
YWJvbGlzbTwva2V5d29yZD48a2V5d29yZD5ETkEtQmluZGluZyBQcm90ZWlucy9tZXRhYm9saXNt
PC9rZXl3b3JkPjxrZXl3b3JkPlJlY1EgSGVsaWNhc2VzL21ldGFib2xpc208L2tleXdvcmQ+PGtl
eXdvcmQ+UmVwbGljYXRpb24gUHJvdGVpbiBBL21ldGFib2xpc208L2tleXdvcmQ+PGtleXdvcmQ+
U2FjY2hhcm9teWNlcyBjZXJldmlzaWFlL2dlbmV0aWNzLyptZXRhYm9saXNtPC9rZXl3b3JkPjxr
ZXl3b3JkPlNhY2NoYXJvbXljZXMgY2VyZXZpc2lhZSBQcm90ZWlucy9tZXRhYm9saXNtPC9rZXl3
b3JkPjwva2V5d29yZHM+PGRhdGVzPjx5ZWFyPjIwMTA8L3llYXI+PHB1Yi1kYXRlcz48ZGF0ZT5T
ZXAgMjwvZGF0ZT48L3B1Yi1kYXRlcz48L2RhdGVzPjxpc2JuPjE0NzYtNDY4NyAoRWxlY3Ryb25p
YykmI3hEOzAwMjgtMDgzNiAoUHJpbnQpJiN4RDswMDI4LTA4MzYgKExpbmtpbmcpPC9pc2JuPjxh
Y2Nlc3Npb24tbnVtPjIwODExNDYwPC9hY2Nlc3Npb24tbnVtPjx1cmxzPjxyZWxhdGVkLXVybHM+
PHVybD5odHRwczovL3d3dy5uY2JpLm5sbS5uaWguZ292L3B1Ym1lZC8yMDgxMTQ2MDwvdXJsPjwv
cmVsYXRlZC11cmxzPjwvdXJscz48Y3VzdG9tMj5QTUMyOTU1ODYyPC9jdXN0b20yPjxlbGVjdHJv
bmljLXJlc291cmNlLW51bT4xMC4xMDM4L25hdHVyZTA5MzE4PC9lbGVjdHJvbmljLXJlc291cmNl
LW51bT48cmVtb3RlLWRhdGFiYXNlLW5hbWU+TWVkbGluZTwvcmVtb3RlLWRhdGFiYXNlLW5hbWU+
PHJlbW90ZS1kYXRhYmFzZS1wcm92aWRlcj5OTE08L3JlbW90ZS1kYXRhYmFzZS1wcm92aWRlcj48
L3JlY29yZD48L0NpdGU+PC9FbmROb3RlPn==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instrText xml:space="preserve"> ADDIN EN.CITE.DATA </w:instrTex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end"/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separate"/>
            </w:r>
            <w:r w:rsidRPr="002867D1">
              <w:rPr>
                <w:rFonts w:ascii="Arial" w:hAnsi="Arial" w:cs="Arial"/>
                <w:noProof/>
                <w:color w:val="000000" w:themeColor="text1"/>
                <w:sz w:val="22"/>
              </w:rPr>
              <w:t>(Niu et al., 2010)</w: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end"/>
            </w:r>
          </w:p>
        </w:tc>
      </w:tr>
      <w:tr w:rsidR="005345D8" w:rsidRPr="002867D1" w14:paraId="062362D6" w14:textId="77777777" w:rsidTr="00E62C51">
        <w:tc>
          <w:tcPr>
            <w:tcW w:w="1255" w:type="dxa"/>
          </w:tcPr>
          <w:p w14:paraId="2FE2D6B7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XZ114</w:t>
            </w:r>
          </w:p>
        </w:tc>
        <w:tc>
          <w:tcPr>
            <w:tcW w:w="3330" w:type="dxa"/>
          </w:tcPr>
          <w:p w14:paraId="2C540080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ET15b-Mms21</w:t>
            </w:r>
          </w:p>
        </w:tc>
        <w:tc>
          <w:tcPr>
            <w:tcW w:w="4860" w:type="dxa"/>
          </w:tcPr>
          <w:p w14:paraId="2DA3F60F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begin">
                <w:fldData xml:space="preserve">PEVuZE5vdGU+PENpdGU+PEF1dGhvcj5EdWFuPC9BdXRob3I+PFllYXI+MjAwOTwvWWVhcj48UmVj
TnVtPjQxPC9SZWNOdW0+PERpc3BsYXlUZXh0PihEdWFuIGV0IGFsLiwgMjAwOSk8L0Rpc3BsYXlU
ZXh0PjxyZWNvcmQ+PHJlYy1udW1iZXI+NDE8L3JlYy1udW1iZXI+PGZvcmVpZ24ta2V5cz48a2V5
IGFwcD0iRU4iIGRiLWlkPSJlcnZ3dDBhZjV0ZTAybGV6ZDVicHd2cGZ6ZHc1MjVmMjB4ZTkiIHRp
bWVzdGFtcD0iMTc0MTYxNTM2NyI+NDE8L2tleT48L2ZvcmVpZ24ta2V5cz48cmVmLXR5cGUgbmFt
ZT0iSm91cm5hbCBBcnRpY2xlIj4xNzwvcmVmLXR5cGU+PGNvbnRyaWJ1dG9ycz48YXV0aG9ycz48
YXV0aG9yPkR1YW4sIFguPC9hdXRob3I+PGF1dGhvcj5TYXJhbmdpLCBQLjwvYXV0aG9yPjxhdXRo
b3I+TGl1LCBYLjwvYXV0aG9yPjxhdXRob3I+UmFuZ2ksIEcuIEsuPC9hdXRob3I+PGF1dGhvcj5a
aGFvLCBYLjwvYXV0aG9yPjxhdXRob3I+WWUsIEguPC9hdXRob3I+PC9hdXRob3JzPjwvY29udHJp
YnV0b3JzPjxhdXRoLWFkZHJlc3M+SmFtZXMgR3JhaGFtIEJyb3duIENhbmNlciBDZW50ZXIsIFVu
aXZlcnNpdHkgb2YgTG91aXN2aWxsZSwgS1kgNDAyMDIsIFVTQS48L2F1dGgtYWRkcmVzcz48dGl0
bGVzPjx0aXRsZT5TdHJ1Y3R1cmFsIGFuZCBmdW5jdGlvbmFsIGluc2lnaHRzIGludG8gdGhlIHJv
bGVzIG9mIHRoZSBNbXMyMSBzdWJ1bml0IG9mIHRoZSBTbWM1LzYgY29tcGxleDwvdGl0bGU+PHNl
Y29uZGFyeS10aXRsZT5Nb2wgQ2VsbDwvc2Vjb25kYXJ5LXRpdGxlPjwvdGl0bGVzPjxwZXJpb2Rp
Y2FsPjxmdWxsLXRpdGxlPk1vbCBDZWxsPC9mdWxsLXRpdGxlPjwvcGVyaW9kaWNhbD48cGFnZXM+
NjU3LTY2ODwvcGFnZXM+PHZvbHVtZT4zNTwvdm9sdW1lPjxudW1iZXI+NTwvbnVtYmVyPjxrZXl3
b3Jkcz48a2V5d29yZD5BbWlubyBBY2lkIFNlcXVlbmNlPC9rZXl3b3JkPjxrZXl3b3JkPkFuaW1h
bHM8L2tleXdvcmQ+PGtleXdvcmQ+QmluZGluZyBTaXRlczwva2V5d29yZD48a2V5d29yZD5DZWxs
IEN5Y2xlIFByb3RlaW5zL2NoZW1pc3RyeS9nZW5ldGljcy8qbWV0YWJvbGlzbTwva2V5d29yZD48
a2V5d29yZD5DcnlzdGFsbG9ncmFwaHksIFgtUmF5PC9rZXl3b3JkPjxrZXl3b3JkPkROQSBEYW1h
Z2U8L2tleXdvcmQ+PGtleXdvcmQ+SHVtYW5zPC9rZXl3b3JkPjxrZXl3b3JkPk1vZGVscywgTW9s
ZWN1bGFyPC9rZXl3b3JkPjxrZXl3b3JkPk1vbGVjdWxhciBTZXF1ZW5jZSBEYXRhPC9rZXl3b3Jk
PjxrZXl3b3JkPk11bHRpcHJvdGVpbiBDb21wbGV4ZXM8L2tleXdvcmQ+PGtleXdvcmQ+TXV0YXRp
b248L2tleXdvcmQ+PGtleXdvcmQ+UHJvdGVpbiBDb25mb3JtYXRpb248L2tleXdvcmQ+PGtleXdv
cmQ+UHJvdGVpbiBTdHJ1Y3R1cmUsIFRlcnRpYXJ5PC9rZXl3b3JkPjxrZXl3b3JkPlJhdHM8L2tl
eXdvcmQ+PGtleXdvcmQ+U1VNTy0xIFByb3RlaW4vY2hlbWlzdHJ5L2dlbmV0aWNzLyptZXRhYm9s
aXNtPC9rZXl3b3JkPjxrZXl3b3JkPlNhY2NoYXJvbXljZXMgY2VyZXZpc2lhZS8qZW56eW1vbG9n
eS9nZW5ldGljcy9ncm93dGggJmFtcDsgZGV2ZWxvcG1lbnQ8L2tleXdvcmQ+PGtleXdvcmQ+U2Fj
Y2hhcm9teWNlcyBjZXJldmlzaWFlIFByb3RlaW5zL2NoZW1pc3RyeS9nZW5ldGljcy8qbWV0YWJv
bGlzbTwva2V5d29yZD48a2V5d29yZD5TdHJ1Y3R1cmUtQWN0aXZpdHkgUmVsYXRpb25zaGlwPC9r
ZXl3b3JkPjxrZXl3b3JkPlViaXF1aXRpbi1BY3RpdmF0aW5nIEVuenltZXMvbWV0YWJvbGlzbTwv
a2V5d29yZD48a2V5d29yZD5VYmlxdWl0aW4tQ29uanVnYXRpbmcgRW56eW1lcy9tZXRhYm9saXNt
PC9rZXl3b3JkPjwva2V5d29yZHM+PGRhdGVzPjx5ZWFyPjIwMDk8L3llYXI+PHB1Yi1kYXRlcz48
ZGF0ZT5TZXAgMTE8L2RhdGU+PC9wdWItZGF0ZXM+PC9kYXRlcz48aXNibj4xMDk3LTQxNjQgKEVs
ZWN0cm9uaWMpJiN4RDsxMDk3LTI3NjUgKFByaW50KSYjeEQ7MTA5Ny0yNzY1IChMaW5raW5nKTwv
aXNibj48YWNjZXNzaW9uLW51bT4xOTc0ODM1OTwvYWNjZXNzaW9uLW51bT48dXJscz48cmVsYXRl
ZC11cmxzPjx1cmw+aHR0cHM6Ly93d3cubmNiaS5ubG0ubmloLmdvdi9wdWJtZWQvMTk3NDgzNTk8
L3VybD48L3JlbGF0ZWQtdXJscz48L3VybHM+PGN1c3RvbTI+UE1DMjk5MzQ5NTwvY3VzdG9tMj48
ZWxlY3Ryb25pYy1yZXNvdXJjZS1udW0+MTAuMTAxNi9qLm1vbGNlbC4yMDA5LjA2LjAzMjwvZWxl
Y3Ryb25pYy1yZXNvdXJjZS1udW0+PHJlbW90ZS1kYXRhYmFzZS1uYW1lPk1lZGxpbmU8L3JlbW90
ZS1kYXRhYmFzZS1uYW1lPjxyZW1vdGUtZGF0YWJhc2UtcHJvdmlkZXI+TkxNPC9yZW1vdGUtZGF0
YWJhc2UtcHJvdmlkZXI+PC9yZWNvcmQ+PC9DaXRlPjwvRW5kTm90ZT5=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instrText xml:space="preserve"> ADDIN EN.CITE </w:instrTex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begin">
                <w:fldData xml:space="preserve">PEVuZE5vdGU+PENpdGU+PEF1dGhvcj5EdWFuPC9BdXRob3I+PFllYXI+MjAwOTwvWWVhcj48UmVj
TnVtPjQxPC9SZWNOdW0+PERpc3BsYXlUZXh0PihEdWFuIGV0IGFsLiwgMjAwOSk8L0Rpc3BsYXlU
ZXh0PjxyZWNvcmQ+PHJlYy1udW1iZXI+NDE8L3JlYy1udW1iZXI+PGZvcmVpZ24ta2V5cz48a2V5
IGFwcD0iRU4iIGRiLWlkPSJlcnZ3dDBhZjV0ZTAybGV6ZDVicHd2cGZ6ZHc1MjVmMjB4ZTkiIHRp
bWVzdGFtcD0iMTc0MTYxNTM2NyI+NDE8L2tleT48L2ZvcmVpZ24ta2V5cz48cmVmLXR5cGUgbmFt
ZT0iSm91cm5hbCBBcnRpY2xlIj4xNzwvcmVmLXR5cGU+PGNvbnRyaWJ1dG9ycz48YXV0aG9ycz48
YXV0aG9yPkR1YW4sIFguPC9hdXRob3I+PGF1dGhvcj5TYXJhbmdpLCBQLjwvYXV0aG9yPjxhdXRo
b3I+TGl1LCBYLjwvYXV0aG9yPjxhdXRob3I+UmFuZ2ksIEcuIEsuPC9hdXRob3I+PGF1dGhvcj5a
aGFvLCBYLjwvYXV0aG9yPjxhdXRob3I+WWUsIEguPC9hdXRob3I+PC9hdXRob3JzPjwvY29udHJp
YnV0b3JzPjxhdXRoLWFkZHJlc3M+SmFtZXMgR3JhaGFtIEJyb3duIENhbmNlciBDZW50ZXIsIFVu
aXZlcnNpdHkgb2YgTG91aXN2aWxsZSwgS1kgNDAyMDIsIFVTQS48L2F1dGgtYWRkcmVzcz48dGl0
bGVzPjx0aXRsZT5TdHJ1Y3R1cmFsIGFuZCBmdW5jdGlvbmFsIGluc2lnaHRzIGludG8gdGhlIHJv
bGVzIG9mIHRoZSBNbXMyMSBzdWJ1bml0IG9mIHRoZSBTbWM1LzYgY29tcGxleDwvdGl0bGU+PHNl
Y29uZGFyeS10aXRsZT5Nb2wgQ2VsbDwvc2Vjb25kYXJ5LXRpdGxlPjwvdGl0bGVzPjxwZXJpb2Rp
Y2FsPjxmdWxsLXRpdGxlPk1vbCBDZWxsPC9mdWxsLXRpdGxlPjwvcGVyaW9kaWNhbD48cGFnZXM+
NjU3LTY2ODwvcGFnZXM+PHZvbHVtZT4zNTwvdm9sdW1lPjxudW1iZXI+NTwvbnVtYmVyPjxrZXl3
b3Jkcz48a2V5d29yZD5BbWlubyBBY2lkIFNlcXVlbmNlPC9rZXl3b3JkPjxrZXl3b3JkPkFuaW1h
bHM8L2tleXdvcmQ+PGtleXdvcmQ+QmluZGluZyBTaXRlczwva2V5d29yZD48a2V5d29yZD5DZWxs
IEN5Y2xlIFByb3RlaW5zL2NoZW1pc3RyeS9nZW5ldGljcy8qbWV0YWJvbGlzbTwva2V5d29yZD48
a2V5d29yZD5DcnlzdGFsbG9ncmFwaHksIFgtUmF5PC9rZXl3b3JkPjxrZXl3b3JkPkROQSBEYW1h
Z2U8L2tleXdvcmQ+PGtleXdvcmQ+SHVtYW5zPC9rZXl3b3JkPjxrZXl3b3JkPk1vZGVscywgTW9s
ZWN1bGFyPC9rZXl3b3JkPjxrZXl3b3JkPk1vbGVjdWxhciBTZXF1ZW5jZSBEYXRhPC9rZXl3b3Jk
PjxrZXl3b3JkPk11bHRpcHJvdGVpbiBDb21wbGV4ZXM8L2tleXdvcmQ+PGtleXdvcmQ+TXV0YXRp
b248L2tleXdvcmQ+PGtleXdvcmQ+UHJvdGVpbiBDb25mb3JtYXRpb248L2tleXdvcmQ+PGtleXdv
cmQ+UHJvdGVpbiBTdHJ1Y3R1cmUsIFRlcnRpYXJ5PC9rZXl3b3JkPjxrZXl3b3JkPlJhdHM8L2tl
eXdvcmQ+PGtleXdvcmQ+U1VNTy0xIFByb3RlaW4vY2hlbWlzdHJ5L2dlbmV0aWNzLyptZXRhYm9s
aXNtPC9rZXl3b3JkPjxrZXl3b3JkPlNhY2NoYXJvbXljZXMgY2VyZXZpc2lhZS8qZW56eW1vbG9n
eS9nZW5ldGljcy9ncm93dGggJmFtcDsgZGV2ZWxvcG1lbnQ8L2tleXdvcmQ+PGtleXdvcmQ+U2Fj
Y2hhcm9teWNlcyBjZXJldmlzaWFlIFByb3RlaW5zL2NoZW1pc3RyeS9nZW5ldGljcy8qbWV0YWJv
bGlzbTwva2V5d29yZD48a2V5d29yZD5TdHJ1Y3R1cmUtQWN0aXZpdHkgUmVsYXRpb25zaGlwPC9r
ZXl3b3JkPjxrZXl3b3JkPlViaXF1aXRpbi1BY3RpdmF0aW5nIEVuenltZXMvbWV0YWJvbGlzbTwv
a2V5d29yZD48a2V5d29yZD5VYmlxdWl0aW4tQ29uanVnYXRpbmcgRW56eW1lcy9tZXRhYm9saXNt
PC9rZXl3b3JkPjwva2V5d29yZHM+PGRhdGVzPjx5ZWFyPjIwMDk8L3llYXI+PHB1Yi1kYXRlcz48
ZGF0ZT5TZXAgMTE8L2RhdGU+PC9wdWItZGF0ZXM+PC9kYXRlcz48aXNibj4xMDk3LTQxNjQgKEVs
ZWN0cm9uaWMpJiN4RDsxMDk3LTI3NjUgKFByaW50KSYjeEQ7MTA5Ny0yNzY1IChMaW5raW5nKTwv
aXNibj48YWNjZXNzaW9uLW51bT4xOTc0ODM1OTwvYWNjZXNzaW9uLW51bT48dXJscz48cmVsYXRl
ZC11cmxzPjx1cmw+aHR0cHM6Ly93d3cubmNiaS5ubG0ubmloLmdvdi9wdWJtZWQvMTk3NDgzNTk8
L3VybD48L3JlbGF0ZWQtdXJscz48L3VybHM+PGN1c3RvbTI+UE1DMjk5MzQ5NTwvY3VzdG9tMj48
ZWxlY3Ryb25pYy1yZXNvdXJjZS1udW0+MTAuMTAxNi9qLm1vbGNlbC4yMDA5LjA2LjAzMjwvZWxl
Y3Ryb25pYy1yZXNvdXJjZS1udW0+PHJlbW90ZS1kYXRhYmFzZS1uYW1lPk1lZGxpbmU8L3JlbW90
ZS1kYXRhYmFzZS1uYW1lPjxyZW1vdGUtZGF0YWJhc2UtcHJvdmlkZXI+TkxNPC9yZW1vdGUtZGF0
YWJhc2UtcHJvdmlkZXI+PC9yZWNvcmQ+PC9DaXRlPjwvRW5kTm90ZT5=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instrText xml:space="preserve"> ADDIN EN.CITE.DATA </w:instrTex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end"/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separate"/>
            </w:r>
            <w:r w:rsidRPr="002867D1">
              <w:rPr>
                <w:rFonts w:ascii="Arial" w:hAnsi="Arial" w:cs="Arial"/>
                <w:noProof/>
                <w:color w:val="000000" w:themeColor="text1"/>
                <w:sz w:val="22"/>
              </w:rPr>
              <w:t>(Duan et al., 2009)</w: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end"/>
            </w:r>
          </w:p>
        </w:tc>
      </w:tr>
      <w:tr w:rsidR="005345D8" w:rsidRPr="002867D1" w14:paraId="5501CC60" w14:textId="77777777" w:rsidTr="00E62C51">
        <w:tc>
          <w:tcPr>
            <w:tcW w:w="1255" w:type="dxa"/>
          </w:tcPr>
          <w:p w14:paraId="169366DD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XZ115</w:t>
            </w:r>
          </w:p>
        </w:tc>
        <w:tc>
          <w:tcPr>
            <w:tcW w:w="3330" w:type="dxa"/>
          </w:tcPr>
          <w:p w14:paraId="2FDDEBD3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ET28a-Smc5</w:t>
            </w:r>
          </w:p>
        </w:tc>
        <w:tc>
          <w:tcPr>
            <w:tcW w:w="4860" w:type="dxa"/>
          </w:tcPr>
          <w:p w14:paraId="6FACD8B0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begin">
                <w:fldData xml:space="preserve">PEVuZE5vdGU+PENpdGU+PEF1dGhvcj5EdWFuPC9BdXRob3I+PFllYXI+MjAwOTwvWWVhcj48UmVj
TnVtPjQxPC9SZWNOdW0+PERpc3BsYXlUZXh0PihEdWFuIGV0IGFsLiwgMjAwOSk8L0Rpc3BsYXlU
ZXh0PjxyZWNvcmQ+PHJlYy1udW1iZXI+NDE8L3JlYy1udW1iZXI+PGZvcmVpZ24ta2V5cz48a2V5
IGFwcD0iRU4iIGRiLWlkPSJlcnZ3dDBhZjV0ZTAybGV6ZDVicHd2cGZ6ZHc1MjVmMjB4ZTkiIHRp
bWVzdGFtcD0iMTc0MTYxNTM2NyI+NDE8L2tleT48L2ZvcmVpZ24ta2V5cz48cmVmLXR5cGUgbmFt
ZT0iSm91cm5hbCBBcnRpY2xlIj4xNzwvcmVmLXR5cGU+PGNvbnRyaWJ1dG9ycz48YXV0aG9ycz48
YXV0aG9yPkR1YW4sIFguPC9hdXRob3I+PGF1dGhvcj5TYXJhbmdpLCBQLjwvYXV0aG9yPjxhdXRo
b3I+TGl1LCBYLjwvYXV0aG9yPjxhdXRob3I+UmFuZ2ksIEcuIEsuPC9hdXRob3I+PGF1dGhvcj5a
aGFvLCBYLjwvYXV0aG9yPjxhdXRob3I+WWUsIEguPC9hdXRob3I+PC9hdXRob3JzPjwvY29udHJp
YnV0b3JzPjxhdXRoLWFkZHJlc3M+SmFtZXMgR3JhaGFtIEJyb3duIENhbmNlciBDZW50ZXIsIFVu
aXZlcnNpdHkgb2YgTG91aXN2aWxsZSwgS1kgNDAyMDIsIFVTQS48L2F1dGgtYWRkcmVzcz48dGl0
bGVzPjx0aXRsZT5TdHJ1Y3R1cmFsIGFuZCBmdW5jdGlvbmFsIGluc2lnaHRzIGludG8gdGhlIHJv
bGVzIG9mIHRoZSBNbXMyMSBzdWJ1bml0IG9mIHRoZSBTbWM1LzYgY29tcGxleDwvdGl0bGU+PHNl
Y29uZGFyeS10aXRsZT5Nb2wgQ2VsbDwvc2Vjb25kYXJ5LXRpdGxlPjwvdGl0bGVzPjxwZXJpb2Rp
Y2FsPjxmdWxsLXRpdGxlPk1vbCBDZWxsPC9mdWxsLXRpdGxlPjwvcGVyaW9kaWNhbD48cGFnZXM+
NjU3LTY2ODwvcGFnZXM+PHZvbHVtZT4zNTwvdm9sdW1lPjxudW1iZXI+NTwvbnVtYmVyPjxrZXl3
b3Jkcz48a2V5d29yZD5BbWlubyBBY2lkIFNlcXVlbmNlPC9rZXl3b3JkPjxrZXl3b3JkPkFuaW1h
bHM8L2tleXdvcmQ+PGtleXdvcmQ+QmluZGluZyBTaXRlczwva2V5d29yZD48a2V5d29yZD5DZWxs
IEN5Y2xlIFByb3RlaW5zL2NoZW1pc3RyeS9nZW5ldGljcy8qbWV0YWJvbGlzbTwva2V5d29yZD48
a2V5d29yZD5DcnlzdGFsbG9ncmFwaHksIFgtUmF5PC9rZXl3b3JkPjxrZXl3b3JkPkROQSBEYW1h
Z2U8L2tleXdvcmQ+PGtleXdvcmQ+SHVtYW5zPC9rZXl3b3JkPjxrZXl3b3JkPk1vZGVscywgTW9s
ZWN1bGFyPC9rZXl3b3JkPjxrZXl3b3JkPk1vbGVjdWxhciBTZXF1ZW5jZSBEYXRhPC9rZXl3b3Jk
PjxrZXl3b3JkPk11bHRpcHJvdGVpbiBDb21wbGV4ZXM8L2tleXdvcmQ+PGtleXdvcmQ+TXV0YXRp
b248L2tleXdvcmQ+PGtleXdvcmQ+UHJvdGVpbiBDb25mb3JtYXRpb248L2tleXdvcmQ+PGtleXdv
cmQ+UHJvdGVpbiBTdHJ1Y3R1cmUsIFRlcnRpYXJ5PC9rZXl3b3JkPjxrZXl3b3JkPlJhdHM8L2tl
eXdvcmQ+PGtleXdvcmQ+U1VNTy0xIFByb3RlaW4vY2hlbWlzdHJ5L2dlbmV0aWNzLyptZXRhYm9s
aXNtPC9rZXl3b3JkPjxrZXl3b3JkPlNhY2NoYXJvbXljZXMgY2VyZXZpc2lhZS8qZW56eW1vbG9n
eS9nZW5ldGljcy9ncm93dGggJmFtcDsgZGV2ZWxvcG1lbnQ8L2tleXdvcmQ+PGtleXdvcmQ+U2Fj
Y2hhcm9teWNlcyBjZXJldmlzaWFlIFByb3RlaW5zL2NoZW1pc3RyeS9nZW5ldGljcy8qbWV0YWJv
bGlzbTwva2V5d29yZD48a2V5d29yZD5TdHJ1Y3R1cmUtQWN0aXZpdHkgUmVsYXRpb25zaGlwPC9r
ZXl3b3JkPjxrZXl3b3JkPlViaXF1aXRpbi1BY3RpdmF0aW5nIEVuenltZXMvbWV0YWJvbGlzbTwv
a2V5d29yZD48a2V5d29yZD5VYmlxdWl0aW4tQ29uanVnYXRpbmcgRW56eW1lcy9tZXRhYm9saXNt
PC9rZXl3b3JkPjwva2V5d29yZHM+PGRhdGVzPjx5ZWFyPjIwMDk8L3llYXI+PHB1Yi1kYXRlcz48
ZGF0ZT5TZXAgMTE8L2RhdGU+PC9wdWItZGF0ZXM+PC9kYXRlcz48aXNibj4xMDk3LTQxNjQgKEVs
ZWN0cm9uaWMpJiN4RDsxMDk3LTI3NjUgKFByaW50KSYjeEQ7MTA5Ny0yNzY1IChMaW5raW5nKTwv
aXNibj48YWNjZXNzaW9uLW51bT4xOTc0ODM1OTwvYWNjZXNzaW9uLW51bT48dXJscz48cmVsYXRl
ZC11cmxzPjx1cmw+aHR0cHM6Ly93d3cubmNiaS5ubG0ubmloLmdvdi9wdWJtZWQvMTk3NDgzNTk8
L3VybD48L3JlbGF0ZWQtdXJscz48L3VybHM+PGN1c3RvbTI+UE1DMjk5MzQ5NTwvY3VzdG9tMj48
ZWxlY3Ryb25pYy1yZXNvdXJjZS1udW0+MTAuMTAxNi9qLm1vbGNlbC4yMDA5LjA2LjAzMjwvZWxl
Y3Ryb25pYy1yZXNvdXJjZS1udW0+PHJlbW90ZS1kYXRhYmFzZS1uYW1lPk1lZGxpbmU8L3JlbW90
ZS1kYXRhYmFzZS1uYW1lPjxyZW1vdGUtZGF0YWJhc2UtcHJvdmlkZXI+TkxNPC9yZW1vdGUtZGF0
YWJhc2UtcHJvdmlkZXI+PC9yZWNvcmQ+PC9DaXRlPjwvRW5kTm90ZT5=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instrText xml:space="preserve"> ADDIN EN.CITE </w:instrTex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begin">
                <w:fldData xml:space="preserve">PEVuZE5vdGU+PENpdGU+PEF1dGhvcj5EdWFuPC9BdXRob3I+PFllYXI+MjAwOTwvWWVhcj48UmVj
TnVtPjQxPC9SZWNOdW0+PERpc3BsYXlUZXh0PihEdWFuIGV0IGFsLiwgMjAwOSk8L0Rpc3BsYXlU
ZXh0PjxyZWNvcmQ+PHJlYy1udW1iZXI+NDE8L3JlYy1udW1iZXI+PGZvcmVpZ24ta2V5cz48a2V5
IGFwcD0iRU4iIGRiLWlkPSJlcnZ3dDBhZjV0ZTAybGV6ZDVicHd2cGZ6ZHc1MjVmMjB4ZTkiIHRp
bWVzdGFtcD0iMTc0MTYxNTM2NyI+NDE8L2tleT48L2ZvcmVpZ24ta2V5cz48cmVmLXR5cGUgbmFt
ZT0iSm91cm5hbCBBcnRpY2xlIj4xNzwvcmVmLXR5cGU+PGNvbnRyaWJ1dG9ycz48YXV0aG9ycz48
YXV0aG9yPkR1YW4sIFguPC9hdXRob3I+PGF1dGhvcj5TYXJhbmdpLCBQLjwvYXV0aG9yPjxhdXRo
b3I+TGl1LCBYLjwvYXV0aG9yPjxhdXRob3I+UmFuZ2ksIEcuIEsuPC9hdXRob3I+PGF1dGhvcj5a
aGFvLCBYLjwvYXV0aG9yPjxhdXRob3I+WWUsIEguPC9hdXRob3I+PC9hdXRob3JzPjwvY29udHJp
YnV0b3JzPjxhdXRoLWFkZHJlc3M+SmFtZXMgR3JhaGFtIEJyb3duIENhbmNlciBDZW50ZXIsIFVu
aXZlcnNpdHkgb2YgTG91aXN2aWxsZSwgS1kgNDAyMDIsIFVTQS48L2F1dGgtYWRkcmVzcz48dGl0
bGVzPjx0aXRsZT5TdHJ1Y3R1cmFsIGFuZCBmdW5jdGlvbmFsIGluc2lnaHRzIGludG8gdGhlIHJv
bGVzIG9mIHRoZSBNbXMyMSBzdWJ1bml0IG9mIHRoZSBTbWM1LzYgY29tcGxleDwvdGl0bGU+PHNl
Y29uZGFyeS10aXRsZT5Nb2wgQ2VsbDwvc2Vjb25kYXJ5LXRpdGxlPjwvdGl0bGVzPjxwZXJpb2Rp
Y2FsPjxmdWxsLXRpdGxlPk1vbCBDZWxsPC9mdWxsLXRpdGxlPjwvcGVyaW9kaWNhbD48cGFnZXM+
NjU3LTY2ODwvcGFnZXM+PHZvbHVtZT4zNTwvdm9sdW1lPjxudW1iZXI+NTwvbnVtYmVyPjxrZXl3
b3Jkcz48a2V5d29yZD5BbWlubyBBY2lkIFNlcXVlbmNlPC9rZXl3b3JkPjxrZXl3b3JkPkFuaW1h
bHM8L2tleXdvcmQ+PGtleXdvcmQ+QmluZGluZyBTaXRlczwva2V5d29yZD48a2V5d29yZD5DZWxs
IEN5Y2xlIFByb3RlaW5zL2NoZW1pc3RyeS9nZW5ldGljcy8qbWV0YWJvbGlzbTwva2V5d29yZD48
a2V5d29yZD5DcnlzdGFsbG9ncmFwaHksIFgtUmF5PC9rZXl3b3JkPjxrZXl3b3JkPkROQSBEYW1h
Z2U8L2tleXdvcmQ+PGtleXdvcmQ+SHVtYW5zPC9rZXl3b3JkPjxrZXl3b3JkPk1vZGVscywgTW9s
ZWN1bGFyPC9rZXl3b3JkPjxrZXl3b3JkPk1vbGVjdWxhciBTZXF1ZW5jZSBEYXRhPC9rZXl3b3Jk
PjxrZXl3b3JkPk11bHRpcHJvdGVpbiBDb21wbGV4ZXM8L2tleXdvcmQ+PGtleXdvcmQ+TXV0YXRp
b248L2tleXdvcmQ+PGtleXdvcmQ+UHJvdGVpbiBDb25mb3JtYXRpb248L2tleXdvcmQ+PGtleXdv
cmQ+UHJvdGVpbiBTdHJ1Y3R1cmUsIFRlcnRpYXJ5PC9rZXl3b3JkPjxrZXl3b3JkPlJhdHM8L2tl
eXdvcmQ+PGtleXdvcmQ+U1VNTy0xIFByb3RlaW4vY2hlbWlzdHJ5L2dlbmV0aWNzLyptZXRhYm9s
aXNtPC9rZXl3b3JkPjxrZXl3b3JkPlNhY2NoYXJvbXljZXMgY2VyZXZpc2lhZS8qZW56eW1vbG9n
eS9nZW5ldGljcy9ncm93dGggJmFtcDsgZGV2ZWxvcG1lbnQ8L2tleXdvcmQ+PGtleXdvcmQ+U2Fj
Y2hhcm9teWNlcyBjZXJldmlzaWFlIFByb3RlaW5zL2NoZW1pc3RyeS9nZW5ldGljcy8qbWV0YWJv
bGlzbTwva2V5d29yZD48a2V5d29yZD5TdHJ1Y3R1cmUtQWN0aXZpdHkgUmVsYXRpb25zaGlwPC9r
ZXl3b3JkPjxrZXl3b3JkPlViaXF1aXRpbi1BY3RpdmF0aW5nIEVuenltZXMvbWV0YWJvbGlzbTwv
a2V5d29yZD48a2V5d29yZD5VYmlxdWl0aW4tQ29uanVnYXRpbmcgRW56eW1lcy9tZXRhYm9saXNt
PC9rZXl3b3JkPjwva2V5d29yZHM+PGRhdGVzPjx5ZWFyPjIwMDk8L3llYXI+PHB1Yi1kYXRlcz48
ZGF0ZT5TZXAgMTE8L2RhdGU+PC9wdWItZGF0ZXM+PC9kYXRlcz48aXNibj4xMDk3LTQxNjQgKEVs
ZWN0cm9uaWMpJiN4RDsxMDk3LTI3NjUgKFByaW50KSYjeEQ7MTA5Ny0yNzY1IChMaW5raW5nKTwv
aXNibj48YWNjZXNzaW9uLW51bT4xOTc0ODM1OTwvYWNjZXNzaW9uLW51bT48dXJscz48cmVsYXRl
ZC11cmxzPjx1cmw+aHR0cHM6Ly93d3cubmNiaS5ubG0ubmloLmdvdi9wdWJtZWQvMTk3NDgzNTk8
L3VybD48L3JlbGF0ZWQtdXJscz48L3VybHM+PGN1c3RvbTI+UE1DMjk5MzQ5NTwvY3VzdG9tMj48
ZWxlY3Ryb25pYy1yZXNvdXJjZS1udW0+MTAuMTAxNi9qLm1vbGNlbC4yMDA5LjA2LjAzMjwvZWxl
Y3Ryb25pYy1yZXNvdXJjZS1udW0+PHJlbW90ZS1kYXRhYmFzZS1uYW1lPk1lZGxpbmU8L3JlbW90
ZS1kYXRhYmFzZS1uYW1lPjxyZW1vdGUtZGF0YWJhc2UtcHJvdmlkZXI+TkxNPC9yZW1vdGUtZGF0
YWJhc2UtcHJvdmlkZXI+PC9yZWNvcmQ+PC9DaXRlPjwvRW5kTm90ZT5=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instrText xml:space="preserve"> ADDIN EN.CITE.DATA </w:instrTex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end"/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separate"/>
            </w:r>
            <w:r w:rsidRPr="002867D1">
              <w:rPr>
                <w:rFonts w:ascii="Arial" w:hAnsi="Arial" w:cs="Arial"/>
                <w:noProof/>
                <w:color w:val="000000" w:themeColor="text1"/>
                <w:sz w:val="22"/>
              </w:rPr>
              <w:t>(Duan et al., 2009)</w: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end"/>
            </w:r>
          </w:p>
        </w:tc>
      </w:tr>
      <w:tr w:rsidR="005345D8" w:rsidRPr="002867D1" w14:paraId="3140CB90" w14:textId="77777777" w:rsidTr="00E62C51">
        <w:tc>
          <w:tcPr>
            <w:tcW w:w="1255" w:type="dxa"/>
          </w:tcPr>
          <w:p w14:paraId="410A6334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XZ998</w:t>
            </w:r>
          </w:p>
        </w:tc>
        <w:tc>
          <w:tcPr>
            <w:tcW w:w="3330" w:type="dxa"/>
          </w:tcPr>
          <w:p w14:paraId="468CA40C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RSFDuet-GST-Aos1</w:t>
            </w:r>
          </w:p>
        </w:tc>
        <w:tc>
          <w:tcPr>
            <w:tcW w:w="4860" w:type="dxa"/>
          </w:tcPr>
          <w:p w14:paraId="1C7E3841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begin">
                <w:fldData xml:space="preserve">PEVuZE5vdGU+PENpdGU+PEF1dGhvcj5aaGFvPC9BdXRob3I+PFllYXI+MjAwNTwvWWVhcj48UmVj
TnVtPjUwPC9SZWNOdW0+PERpc3BsYXlUZXh0PihaaGFvICZhbXA7IEJsb2JlbCwgMjAwNSk8L0Rp
c3BsYXlUZXh0PjxyZWNvcmQ+PHJlYy1udW1iZXI+NTA8L3JlYy1udW1iZXI+PGZvcmVpZ24ta2V5
cz48a2V5IGFwcD0iRU4iIGRiLWlkPSJlcnZ3dDBhZjV0ZTAybGV6ZDVicHd2cGZ6ZHc1MjVmMjB4
ZTkiIHRpbWVzdGFtcD0iMTc0MTYxNTM2NyI+NTA8L2tleT48L2ZvcmVpZ24ta2V5cz48cmVmLXR5
cGUgbmFtZT0iSm91cm5hbCBBcnRpY2xlIj4xNzwvcmVmLXR5cGU+PGNvbnRyaWJ1dG9ycz48YXV0
aG9ycz48YXV0aG9yPlpoYW8sIFguPC9hdXRob3I+PGF1dGhvcj5CbG9iZWwsIEcuPC9hdXRob3I+
PC9hdXRob3JzPjwvY29udHJpYnV0b3JzPjxhdXRoLWFkZHJlc3M+TGFib3JhdG9yeSBvZiBDZWxs
IEJpb2xvZ3ksIEhvd2FyZCBIdWdoZXMgTWVkaWNhbCBJbnN0aXR1dGUsIFRoZSBSb2NrZWZlbGxl
ciBVbml2ZXJzaXR5LCAxMjMwIFlvcmsgQXZlbnVlLCBOZXcgWW9yaywgTlkgMTAwMjEsIFVTQS48
L2F1dGgtYWRkcmVzcz48dGl0bGVzPjx0aXRsZT5BIFNVTU8gbGlnYXNlIGlzIHBhcnQgb2YgYSBu
dWNsZWFyIG11bHRpcHJvdGVpbiBjb21wbGV4IHRoYXQgYWZmZWN0cyBETkEgcmVwYWlyIGFuZCBj
aHJvbW9zb21hbCBvcmdhbml6YXRpb248L3RpdGxlPjxzZWNvbmRhcnktdGl0bGU+UHJvYyBOYXRs
IEFjYWQgU2NpIFUgUyBBPC9zZWNvbmRhcnktdGl0bGU+PC90aXRsZXM+PHBlcmlvZGljYWw+PGZ1
bGwtdGl0bGU+UHJvYyBOYXRsIEFjYWQgU2NpIFUgUyBBPC9mdWxsLXRpdGxlPjwvcGVyaW9kaWNh
bD48cGFnZXM+NDc3Ny00NzgyPC9wYWdlcz48dm9sdW1lPjEwMjwvdm9sdW1lPjxudW1iZXI+MTM8
L251bWJlcj48ZWRpdGlvbj4yMDA1MDIyODwvZWRpdGlvbj48a2V5d29yZHM+PGtleXdvcmQ+QW1p
bm8gQWNpZCBTZXF1ZW5jZTwva2V5d29yZD48a2V5d29yZD5DZWxsIEN5Y2xlIFByb3RlaW5zL21l
dGFib2xpc208L2tleXdvcmQ+PGtleXdvcmQ+Q2VsbCBOdWNsZW9sdXMvcGh5c2lvbG9neTwva2V5
d29yZD48a2V5d29yZD5DaHJvbW9zb21lcywgRnVuZ2FsLyptZXRhYm9saXNtPC9rZXl3b3JkPjxr
ZXl3b3JkPkROQSBSZXBhaXIvKnBoeXNpb2xvZ3k8L2tleXdvcmQ+PGtleXdvcmQ+SW1tdW5vYmxv
dHRpbmc8L2tleXdvcmQ+PGtleXdvcmQ+SW1tdW5vcHJlY2lwaXRhdGlvbjwva2V5d29yZD48a2V5
d29yZD5NYWNyb21vbGVjdWxhciBTdWJzdGFuY2VzLyptZXRhYm9saXNtPC9rZXl3b3JkPjxrZXl3
b3JkPk1vbGVjdWxhciBTZXF1ZW5jZSBEYXRhPC9rZXl3b3JkPjxrZXl3b3JkPlNVTU8tMSBQcm90
ZWluL2dlbmV0aWNzLyptZXRhYm9saXNtPC9rZXl3b3JkPjxrZXl3b3JkPlNhY2NoYXJvbXljZXMg
Y2VyZXZpc2lhZTwva2V5d29yZD48a2V5d29yZD5TYWNjaGFyb215Y2VzIGNlcmV2aXNpYWUgUHJv
dGVpbnMvZ2VuZXRpY3MvKm1ldGFib2xpc208L2tleXdvcmQ+PGtleXdvcmQ+VGVsb21lcmUvbWV0
YWJvbGlzbTwva2V5d29yZD48a2V5d29yZD5VYmlxdWl0aW4tUHJvdGVpbiBMaWdhc2VzLyptZXRh
Ym9saXNtPC9rZXl3b3JkPjwva2V5d29yZHM+PGRhdGVzPjx5ZWFyPjIwMDU8L3llYXI+PHB1Yi1k
YXRlcz48ZGF0ZT5NYXIgMjk8L2RhdGU+PC9wdWItZGF0ZXM+PC9kYXRlcz48aXNibj4wMDI3LTg0
MjQgKFByaW50KSYjeEQ7MTA5MS02NDkwIChFbGVjdHJvbmljKSYjeEQ7MDAyNy04NDI0IChMaW5r
aW5nKTwvaXNibj48YWNjZXNzaW9uLW51bT4xNTczODM5MTwvYWNjZXNzaW9uLW51bT48dXJscz48
cmVsYXRlZC11cmxzPjx1cmw+aHR0cHM6Ly93d3cubmNiaS5ubG0ubmloLmdvdi9wdWJtZWQvMTU3
MzgzOTE8L3VybD48L3JlbGF0ZWQtdXJscz48L3VybHM+PGN1c3RvbTI+UE1DNTU1NzE2PC9jdXN0
b20yPjxlbGVjdHJvbmljLXJlc291cmNlLW51bT4xMC4xMDczL3BuYXMuMDUwMDUzNzEwMjwvZWxl
Y3Ryb25pYy1yZXNvdXJjZS1udW0+PHJlbW90ZS1kYXRhYmFzZS1uYW1lPk1lZGxpbmU8L3JlbW90
ZS1kYXRhYmFzZS1uYW1lPjxyZW1vdGUtZGF0YWJhc2UtcHJvdmlkZXI+TkxNPC9yZW1vdGUtZGF0
YWJhc2UtcHJvdmlkZXI+PGxhbmd1YWdlPmVuZzwvbGFuZ3VhZ2U+PC9yZWNvcmQ+PC9DaXRlPjwv
RW5kTm90ZT5=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instrText xml:space="preserve"> ADDIN EN.CITE </w:instrTex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begin">
                <w:fldData xml:space="preserve">PEVuZE5vdGU+PENpdGU+PEF1dGhvcj5aaGFvPC9BdXRob3I+PFllYXI+MjAwNTwvWWVhcj48UmVj
TnVtPjUwPC9SZWNOdW0+PERpc3BsYXlUZXh0PihaaGFvICZhbXA7IEJsb2JlbCwgMjAwNSk8L0Rp
c3BsYXlUZXh0PjxyZWNvcmQ+PHJlYy1udW1iZXI+NTA8L3JlYy1udW1iZXI+PGZvcmVpZ24ta2V5
cz48a2V5IGFwcD0iRU4iIGRiLWlkPSJlcnZ3dDBhZjV0ZTAybGV6ZDVicHd2cGZ6ZHc1MjVmMjB4
ZTkiIHRpbWVzdGFtcD0iMTc0MTYxNTM2NyI+NTA8L2tleT48L2ZvcmVpZ24ta2V5cz48cmVmLXR5
cGUgbmFtZT0iSm91cm5hbCBBcnRpY2xlIj4xNzwvcmVmLXR5cGU+PGNvbnRyaWJ1dG9ycz48YXV0
aG9ycz48YXV0aG9yPlpoYW8sIFguPC9hdXRob3I+PGF1dGhvcj5CbG9iZWwsIEcuPC9hdXRob3I+
PC9hdXRob3JzPjwvY29udHJpYnV0b3JzPjxhdXRoLWFkZHJlc3M+TGFib3JhdG9yeSBvZiBDZWxs
IEJpb2xvZ3ksIEhvd2FyZCBIdWdoZXMgTWVkaWNhbCBJbnN0aXR1dGUsIFRoZSBSb2NrZWZlbGxl
ciBVbml2ZXJzaXR5LCAxMjMwIFlvcmsgQXZlbnVlLCBOZXcgWW9yaywgTlkgMTAwMjEsIFVTQS48
L2F1dGgtYWRkcmVzcz48dGl0bGVzPjx0aXRsZT5BIFNVTU8gbGlnYXNlIGlzIHBhcnQgb2YgYSBu
dWNsZWFyIG11bHRpcHJvdGVpbiBjb21wbGV4IHRoYXQgYWZmZWN0cyBETkEgcmVwYWlyIGFuZCBj
aHJvbW9zb21hbCBvcmdhbml6YXRpb248L3RpdGxlPjxzZWNvbmRhcnktdGl0bGU+UHJvYyBOYXRs
IEFjYWQgU2NpIFUgUyBBPC9zZWNvbmRhcnktdGl0bGU+PC90aXRsZXM+PHBlcmlvZGljYWw+PGZ1
bGwtdGl0bGU+UHJvYyBOYXRsIEFjYWQgU2NpIFUgUyBBPC9mdWxsLXRpdGxlPjwvcGVyaW9kaWNh
bD48cGFnZXM+NDc3Ny00NzgyPC9wYWdlcz48dm9sdW1lPjEwMjwvdm9sdW1lPjxudW1iZXI+MTM8
L251bWJlcj48ZWRpdGlvbj4yMDA1MDIyODwvZWRpdGlvbj48a2V5d29yZHM+PGtleXdvcmQ+QW1p
bm8gQWNpZCBTZXF1ZW5jZTwva2V5d29yZD48a2V5d29yZD5DZWxsIEN5Y2xlIFByb3RlaW5zL21l
dGFib2xpc208L2tleXdvcmQ+PGtleXdvcmQ+Q2VsbCBOdWNsZW9sdXMvcGh5c2lvbG9neTwva2V5
d29yZD48a2V5d29yZD5DaHJvbW9zb21lcywgRnVuZ2FsLyptZXRhYm9saXNtPC9rZXl3b3JkPjxr
ZXl3b3JkPkROQSBSZXBhaXIvKnBoeXNpb2xvZ3k8L2tleXdvcmQ+PGtleXdvcmQ+SW1tdW5vYmxv
dHRpbmc8L2tleXdvcmQ+PGtleXdvcmQ+SW1tdW5vcHJlY2lwaXRhdGlvbjwva2V5d29yZD48a2V5
d29yZD5NYWNyb21vbGVjdWxhciBTdWJzdGFuY2VzLyptZXRhYm9saXNtPC9rZXl3b3JkPjxrZXl3
b3JkPk1vbGVjdWxhciBTZXF1ZW5jZSBEYXRhPC9rZXl3b3JkPjxrZXl3b3JkPlNVTU8tMSBQcm90
ZWluL2dlbmV0aWNzLyptZXRhYm9saXNtPC9rZXl3b3JkPjxrZXl3b3JkPlNhY2NoYXJvbXljZXMg
Y2VyZXZpc2lhZTwva2V5d29yZD48a2V5d29yZD5TYWNjaGFyb215Y2VzIGNlcmV2aXNpYWUgUHJv
dGVpbnMvZ2VuZXRpY3MvKm1ldGFib2xpc208L2tleXdvcmQ+PGtleXdvcmQ+VGVsb21lcmUvbWV0
YWJvbGlzbTwva2V5d29yZD48a2V5d29yZD5VYmlxdWl0aW4tUHJvdGVpbiBMaWdhc2VzLyptZXRh
Ym9saXNtPC9rZXl3b3JkPjwva2V5d29yZHM+PGRhdGVzPjx5ZWFyPjIwMDU8L3llYXI+PHB1Yi1k
YXRlcz48ZGF0ZT5NYXIgMjk8L2RhdGU+PC9wdWItZGF0ZXM+PC9kYXRlcz48aXNibj4wMDI3LTg0
MjQgKFByaW50KSYjeEQ7MTA5MS02NDkwIChFbGVjdHJvbmljKSYjeEQ7MDAyNy04NDI0IChMaW5r
aW5nKTwvaXNibj48YWNjZXNzaW9uLW51bT4xNTczODM5MTwvYWNjZXNzaW9uLW51bT48dXJscz48
cmVsYXRlZC11cmxzPjx1cmw+aHR0cHM6Ly93d3cubmNiaS5ubG0ubmloLmdvdi9wdWJtZWQvMTU3
MzgzOTE8L3VybD48L3JlbGF0ZWQtdXJscz48L3VybHM+PGN1c3RvbTI+UE1DNTU1NzE2PC9jdXN0
b20yPjxlbGVjdHJvbmljLXJlc291cmNlLW51bT4xMC4xMDczL3BuYXMuMDUwMDUzNzEwMjwvZWxl
Y3Ryb25pYy1yZXNvdXJjZS1udW0+PHJlbW90ZS1kYXRhYmFzZS1uYW1lPk1lZGxpbmU8L3JlbW90
ZS1kYXRhYmFzZS1uYW1lPjxyZW1vdGUtZGF0YWJhc2UtcHJvdmlkZXI+TkxNPC9yZW1vdGUtZGF0
YWJhc2UtcHJvdmlkZXI+PGxhbmd1YWdlPmVuZzwvbGFuZ3VhZ2U+PC9yZWNvcmQ+PC9DaXRlPjwv
RW5kTm90ZT5=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instrText xml:space="preserve"> ADDIN EN.CITE.DATA </w:instrTex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end"/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separate"/>
            </w:r>
            <w:r w:rsidRPr="002867D1">
              <w:rPr>
                <w:rFonts w:ascii="Arial" w:hAnsi="Arial" w:cs="Arial"/>
                <w:noProof/>
                <w:color w:val="000000" w:themeColor="text1"/>
                <w:sz w:val="22"/>
              </w:rPr>
              <w:t>(Zhao &amp; Blobel, 2005)</w: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end"/>
            </w:r>
          </w:p>
        </w:tc>
      </w:tr>
      <w:tr w:rsidR="005345D8" w:rsidRPr="002867D1" w14:paraId="183C7EA8" w14:textId="77777777" w:rsidTr="00E62C51">
        <w:tc>
          <w:tcPr>
            <w:tcW w:w="1255" w:type="dxa"/>
          </w:tcPr>
          <w:p w14:paraId="1DCE24C3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XZ999</w:t>
            </w:r>
          </w:p>
        </w:tc>
        <w:tc>
          <w:tcPr>
            <w:tcW w:w="3330" w:type="dxa"/>
          </w:tcPr>
          <w:p w14:paraId="08651154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ET22-Uba2</w:t>
            </w:r>
          </w:p>
        </w:tc>
        <w:tc>
          <w:tcPr>
            <w:tcW w:w="4860" w:type="dxa"/>
          </w:tcPr>
          <w:p w14:paraId="285677BE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begin">
                <w:fldData xml:space="preserve">PEVuZE5vdGU+PENpdGU+PEF1dGhvcj5aaGFvPC9BdXRob3I+PFllYXI+MjAwNTwvWWVhcj48UmVj
TnVtPjUwPC9SZWNOdW0+PERpc3BsYXlUZXh0PihaaGFvICZhbXA7IEJsb2JlbCwgMjAwNSk8L0Rp
c3BsYXlUZXh0PjxyZWNvcmQ+PHJlYy1udW1iZXI+NTA8L3JlYy1udW1iZXI+PGZvcmVpZ24ta2V5
cz48a2V5IGFwcD0iRU4iIGRiLWlkPSJlcnZ3dDBhZjV0ZTAybGV6ZDVicHd2cGZ6ZHc1MjVmMjB4
ZTkiIHRpbWVzdGFtcD0iMTc0MTYxNTM2NyI+NTA8L2tleT48L2ZvcmVpZ24ta2V5cz48cmVmLXR5
cGUgbmFtZT0iSm91cm5hbCBBcnRpY2xlIj4xNzwvcmVmLXR5cGU+PGNvbnRyaWJ1dG9ycz48YXV0
aG9ycz48YXV0aG9yPlpoYW8sIFguPC9hdXRob3I+PGF1dGhvcj5CbG9iZWwsIEcuPC9hdXRob3I+
PC9hdXRob3JzPjwvY29udHJpYnV0b3JzPjxhdXRoLWFkZHJlc3M+TGFib3JhdG9yeSBvZiBDZWxs
IEJpb2xvZ3ksIEhvd2FyZCBIdWdoZXMgTWVkaWNhbCBJbnN0aXR1dGUsIFRoZSBSb2NrZWZlbGxl
ciBVbml2ZXJzaXR5LCAxMjMwIFlvcmsgQXZlbnVlLCBOZXcgWW9yaywgTlkgMTAwMjEsIFVTQS48
L2F1dGgtYWRkcmVzcz48dGl0bGVzPjx0aXRsZT5BIFNVTU8gbGlnYXNlIGlzIHBhcnQgb2YgYSBu
dWNsZWFyIG11bHRpcHJvdGVpbiBjb21wbGV4IHRoYXQgYWZmZWN0cyBETkEgcmVwYWlyIGFuZCBj
aHJvbW9zb21hbCBvcmdhbml6YXRpb248L3RpdGxlPjxzZWNvbmRhcnktdGl0bGU+UHJvYyBOYXRs
IEFjYWQgU2NpIFUgUyBBPC9zZWNvbmRhcnktdGl0bGU+PC90aXRsZXM+PHBlcmlvZGljYWw+PGZ1
bGwtdGl0bGU+UHJvYyBOYXRsIEFjYWQgU2NpIFUgUyBBPC9mdWxsLXRpdGxlPjwvcGVyaW9kaWNh
bD48cGFnZXM+NDc3Ny00NzgyPC9wYWdlcz48dm9sdW1lPjEwMjwvdm9sdW1lPjxudW1iZXI+MTM8
L251bWJlcj48ZWRpdGlvbj4yMDA1MDIyODwvZWRpdGlvbj48a2V5d29yZHM+PGtleXdvcmQ+QW1p
bm8gQWNpZCBTZXF1ZW5jZTwva2V5d29yZD48a2V5d29yZD5DZWxsIEN5Y2xlIFByb3RlaW5zL21l
dGFib2xpc208L2tleXdvcmQ+PGtleXdvcmQ+Q2VsbCBOdWNsZW9sdXMvcGh5c2lvbG9neTwva2V5
d29yZD48a2V5d29yZD5DaHJvbW9zb21lcywgRnVuZ2FsLyptZXRhYm9saXNtPC9rZXl3b3JkPjxr
ZXl3b3JkPkROQSBSZXBhaXIvKnBoeXNpb2xvZ3k8L2tleXdvcmQ+PGtleXdvcmQ+SW1tdW5vYmxv
dHRpbmc8L2tleXdvcmQ+PGtleXdvcmQ+SW1tdW5vcHJlY2lwaXRhdGlvbjwva2V5d29yZD48a2V5
d29yZD5NYWNyb21vbGVjdWxhciBTdWJzdGFuY2VzLyptZXRhYm9saXNtPC9rZXl3b3JkPjxrZXl3
b3JkPk1vbGVjdWxhciBTZXF1ZW5jZSBEYXRhPC9rZXl3b3JkPjxrZXl3b3JkPlNVTU8tMSBQcm90
ZWluL2dlbmV0aWNzLyptZXRhYm9saXNtPC9rZXl3b3JkPjxrZXl3b3JkPlNhY2NoYXJvbXljZXMg
Y2VyZXZpc2lhZTwva2V5d29yZD48a2V5d29yZD5TYWNjaGFyb215Y2VzIGNlcmV2aXNpYWUgUHJv
dGVpbnMvZ2VuZXRpY3MvKm1ldGFib2xpc208L2tleXdvcmQ+PGtleXdvcmQ+VGVsb21lcmUvbWV0
YWJvbGlzbTwva2V5d29yZD48a2V5d29yZD5VYmlxdWl0aW4tUHJvdGVpbiBMaWdhc2VzLyptZXRh
Ym9saXNtPC9rZXl3b3JkPjwva2V5d29yZHM+PGRhdGVzPjx5ZWFyPjIwMDU8L3llYXI+PHB1Yi1k
YXRlcz48ZGF0ZT5NYXIgMjk8L2RhdGU+PC9wdWItZGF0ZXM+PC9kYXRlcz48aXNibj4wMDI3LTg0
MjQgKFByaW50KSYjeEQ7MTA5MS02NDkwIChFbGVjdHJvbmljKSYjeEQ7MDAyNy04NDI0IChMaW5r
aW5nKTwvaXNibj48YWNjZXNzaW9uLW51bT4xNTczODM5MTwvYWNjZXNzaW9uLW51bT48dXJscz48
cmVsYXRlZC11cmxzPjx1cmw+aHR0cHM6Ly93d3cubmNiaS5ubG0ubmloLmdvdi9wdWJtZWQvMTU3
MzgzOTE8L3VybD48L3JlbGF0ZWQtdXJscz48L3VybHM+PGN1c3RvbTI+UE1DNTU1NzE2PC9jdXN0
b20yPjxlbGVjdHJvbmljLXJlc291cmNlLW51bT4xMC4xMDczL3BuYXMuMDUwMDUzNzEwMjwvZWxl
Y3Ryb25pYy1yZXNvdXJjZS1udW0+PHJlbW90ZS1kYXRhYmFzZS1uYW1lPk1lZGxpbmU8L3JlbW90
ZS1kYXRhYmFzZS1uYW1lPjxyZW1vdGUtZGF0YWJhc2UtcHJvdmlkZXI+TkxNPC9yZW1vdGUtZGF0
YWJhc2UtcHJvdmlkZXI+PGxhbmd1YWdlPmVuZzwvbGFuZ3VhZ2U+PC9yZWNvcmQ+PC9DaXRlPjwv
RW5kTm90ZT5=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instrText xml:space="preserve"> ADDIN EN.CITE </w:instrTex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begin">
                <w:fldData xml:space="preserve">PEVuZE5vdGU+PENpdGU+PEF1dGhvcj5aaGFvPC9BdXRob3I+PFllYXI+MjAwNTwvWWVhcj48UmVj
TnVtPjUwPC9SZWNOdW0+PERpc3BsYXlUZXh0PihaaGFvICZhbXA7IEJsb2JlbCwgMjAwNSk8L0Rp
c3BsYXlUZXh0PjxyZWNvcmQ+PHJlYy1udW1iZXI+NTA8L3JlYy1udW1iZXI+PGZvcmVpZ24ta2V5
cz48a2V5IGFwcD0iRU4iIGRiLWlkPSJlcnZ3dDBhZjV0ZTAybGV6ZDVicHd2cGZ6ZHc1MjVmMjB4
ZTkiIHRpbWVzdGFtcD0iMTc0MTYxNTM2NyI+NTA8L2tleT48L2ZvcmVpZ24ta2V5cz48cmVmLXR5
cGUgbmFtZT0iSm91cm5hbCBBcnRpY2xlIj4xNzwvcmVmLXR5cGU+PGNvbnRyaWJ1dG9ycz48YXV0
aG9ycz48YXV0aG9yPlpoYW8sIFguPC9hdXRob3I+PGF1dGhvcj5CbG9iZWwsIEcuPC9hdXRob3I+
PC9hdXRob3JzPjwvY29udHJpYnV0b3JzPjxhdXRoLWFkZHJlc3M+TGFib3JhdG9yeSBvZiBDZWxs
IEJpb2xvZ3ksIEhvd2FyZCBIdWdoZXMgTWVkaWNhbCBJbnN0aXR1dGUsIFRoZSBSb2NrZWZlbGxl
ciBVbml2ZXJzaXR5LCAxMjMwIFlvcmsgQXZlbnVlLCBOZXcgWW9yaywgTlkgMTAwMjEsIFVTQS48
L2F1dGgtYWRkcmVzcz48dGl0bGVzPjx0aXRsZT5BIFNVTU8gbGlnYXNlIGlzIHBhcnQgb2YgYSBu
dWNsZWFyIG11bHRpcHJvdGVpbiBjb21wbGV4IHRoYXQgYWZmZWN0cyBETkEgcmVwYWlyIGFuZCBj
aHJvbW9zb21hbCBvcmdhbml6YXRpb248L3RpdGxlPjxzZWNvbmRhcnktdGl0bGU+UHJvYyBOYXRs
IEFjYWQgU2NpIFUgUyBBPC9zZWNvbmRhcnktdGl0bGU+PC90aXRsZXM+PHBlcmlvZGljYWw+PGZ1
bGwtdGl0bGU+UHJvYyBOYXRsIEFjYWQgU2NpIFUgUyBBPC9mdWxsLXRpdGxlPjwvcGVyaW9kaWNh
bD48cGFnZXM+NDc3Ny00NzgyPC9wYWdlcz48dm9sdW1lPjEwMjwvdm9sdW1lPjxudW1iZXI+MTM8
L251bWJlcj48ZWRpdGlvbj4yMDA1MDIyODwvZWRpdGlvbj48a2V5d29yZHM+PGtleXdvcmQ+QW1p
bm8gQWNpZCBTZXF1ZW5jZTwva2V5d29yZD48a2V5d29yZD5DZWxsIEN5Y2xlIFByb3RlaW5zL21l
dGFib2xpc208L2tleXdvcmQ+PGtleXdvcmQ+Q2VsbCBOdWNsZW9sdXMvcGh5c2lvbG9neTwva2V5
d29yZD48a2V5d29yZD5DaHJvbW9zb21lcywgRnVuZ2FsLyptZXRhYm9saXNtPC9rZXl3b3JkPjxr
ZXl3b3JkPkROQSBSZXBhaXIvKnBoeXNpb2xvZ3k8L2tleXdvcmQ+PGtleXdvcmQ+SW1tdW5vYmxv
dHRpbmc8L2tleXdvcmQ+PGtleXdvcmQ+SW1tdW5vcHJlY2lwaXRhdGlvbjwva2V5d29yZD48a2V5
d29yZD5NYWNyb21vbGVjdWxhciBTdWJzdGFuY2VzLyptZXRhYm9saXNtPC9rZXl3b3JkPjxrZXl3
b3JkPk1vbGVjdWxhciBTZXF1ZW5jZSBEYXRhPC9rZXl3b3JkPjxrZXl3b3JkPlNVTU8tMSBQcm90
ZWluL2dlbmV0aWNzLyptZXRhYm9saXNtPC9rZXl3b3JkPjxrZXl3b3JkPlNhY2NoYXJvbXljZXMg
Y2VyZXZpc2lhZTwva2V5d29yZD48a2V5d29yZD5TYWNjaGFyb215Y2VzIGNlcmV2aXNpYWUgUHJv
dGVpbnMvZ2VuZXRpY3MvKm1ldGFib2xpc208L2tleXdvcmQ+PGtleXdvcmQ+VGVsb21lcmUvbWV0
YWJvbGlzbTwva2V5d29yZD48a2V5d29yZD5VYmlxdWl0aW4tUHJvdGVpbiBMaWdhc2VzLyptZXRh
Ym9saXNtPC9rZXl3b3JkPjwva2V5d29yZHM+PGRhdGVzPjx5ZWFyPjIwMDU8L3llYXI+PHB1Yi1k
YXRlcz48ZGF0ZT5NYXIgMjk8L2RhdGU+PC9wdWItZGF0ZXM+PC9kYXRlcz48aXNibj4wMDI3LTg0
MjQgKFByaW50KSYjeEQ7MTA5MS02NDkwIChFbGVjdHJvbmljKSYjeEQ7MDAyNy04NDI0IChMaW5r
aW5nKTwvaXNibj48YWNjZXNzaW9uLW51bT4xNTczODM5MTwvYWNjZXNzaW9uLW51bT48dXJscz48
cmVsYXRlZC11cmxzPjx1cmw+aHR0cHM6Ly93d3cubmNiaS5ubG0ubmloLmdvdi9wdWJtZWQvMTU3
MzgzOTE8L3VybD48L3JlbGF0ZWQtdXJscz48L3VybHM+PGN1c3RvbTI+UE1DNTU1NzE2PC9jdXN0
b20yPjxlbGVjdHJvbmljLXJlc291cmNlLW51bT4xMC4xMDczL3BuYXMuMDUwMDUzNzEwMjwvZWxl
Y3Ryb25pYy1yZXNvdXJjZS1udW0+PHJlbW90ZS1kYXRhYmFzZS1uYW1lPk1lZGxpbmU8L3JlbW90
ZS1kYXRhYmFzZS1uYW1lPjxyZW1vdGUtZGF0YWJhc2UtcHJvdmlkZXI+TkxNPC9yZW1vdGUtZGF0
YWJhc2UtcHJvdmlkZXI+PGxhbmd1YWdlPmVuZzwvbGFuZ3VhZ2U+PC9yZWNvcmQ+PC9DaXRlPjwv
RW5kTm90ZT5=
</w:fldData>
              </w:fldCha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instrText xml:space="preserve"> ADDIN EN.CITE.DATA </w:instrTex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end"/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separate"/>
            </w:r>
            <w:r w:rsidRPr="002867D1">
              <w:rPr>
                <w:rFonts w:ascii="Arial" w:hAnsi="Arial" w:cs="Arial"/>
                <w:noProof/>
                <w:color w:val="000000" w:themeColor="text1"/>
                <w:sz w:val="22"/>
              </w:rPr>
              <w:t>(Zhao &amp; Blobel, 2005)</w:t>
            </w:r>
            <w:r w:rsidRPr="002867D1">
              <w:rPr>
                <w:rFonts w:ascii="Arial" w:hAnsi="Arial" w:cs="Arial"/>
                <w:color w:val="000000" w:themeColor="text1"/>
                <w:sz w:val="22"/>
              </w:rPr>
              <w:fldChar w:fldCharType="end"/>
            </w:r>
          </w:p>
        </w:tc>
      </w:tr>
      <w:tr w:rsidR="005345D8" w:rsidRPr="002867D1" w14:paraId="676D4337" w14:textId="77777777" w:rsidTr="00E62C51">
        <w:tc>
          <w:tcPr>
            <w:tcW w:w="1255" w:type="dxa"/>
          </w:tcPr>
          <w:p w14:paraId="63D3A335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541</w:t>
            </w:r>
          </w:p>
        </w:tc>
        <w:tc>
          <w:tcPr>
            <w:tcW w:w="3330" w:type="dxa"/>
          </w:tcPr>
          <w:p w14:paraId="49292097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ET21a-Smt3</w:t>
            </w:r>
          </w:p>
        </w:tc>
        <w:tc>
          <w:tcPr>
            <w:tcW w:w="4860" w:type="dxa"/>
          </w:tcPr>
          <w:p w14:paraId="49D40FC1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lab collection</w:t>
            </w:r>
          </w:p>
        </w:tc>
      </w:tr>
      <w:tr w:rsidR="005345D8" w:rsidRPr="002867D1" w14:paraId="06FD3B88" w14:textId="77777777" w:rsidTr="00E62C51">
        <w:tc>
          <w:tcPr>
            <w:tcW w:w="1255" w:type="dxa"/>
          </w:tcPr>
          <w:p w14:paraId="65B88898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G1827</w:t>
            </w:r>
          </w:p>
        </w:tc>
        <w:tc>
          <w:tcPr>
            <w:tcW w:w="3330" w:type="dxa"/>
          </w:tcPr>
          <w:p w14:paraId="735D1378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pET-Ubc9</w:t>
            </w:r>
          </w:p>
        </w:tc>
        <w:tc>
          <w:tcPr>
            <w:tcW w:w="4860" w:type="dxa"/>
          </w:tcPr>
          <w:p w14:paraId="54C0E425" w14:textId="77777777" w:rsidR="005345D8" w:rsidRPr="002867D1" w:rsidRDefault="005345D8" w:rsidP="00E62C51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</w:rPr>
              <w:t>lab collection</w:t>
            </w:r>
          </w:p>
        </w:tc>
      </w:tr>
    </w:tbl>
    <w:p w14:paraId="3BE18CF3" w14:textId="77777777" w:rsidR="005345D8" w:rsidRPr="002867D1" w:rsidRDefault="005345D8" w:rsidP="005345D8">
      <w:pPr>
        <w:rPr>
          <w:rFonts w:ascii="Arial" w:hAnsi="Arial" w:cs="Arial"/>
          <w:b/>
          <w:bCs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br w:type="page"/>
      </w:r>
    </w:p>
    <w:p w14:paraId="56E91720" w14:textId="77777777" w:rsidR="005345D8" w:rsidRPr="002867D1" w:rsidRDefault="005345D8" w:rsidP="005345D8">
      <w:pPr>
        <w:jc w:val="both"/>
        <w:rPr>
          <w:rFonts w:ascii="Arial" w:hAnsi="Arial" w:cs="Arial"/>
          <w:b/>
          <w:color w:val="000000" w:themeColor="text1"/>
          <w:sz w:val="22"/>
          <w:szCs w:val="22"/>
        </w:rPr>
      </w:pPr>
      <w:r w:rsidRPr="002867D1">
        <w:rPr>
          <w:rFonts w:ascii="Arial" w:hAnsi="Arial" w:cs="Arial"/>
          <w:b/>
          <w:bCs/>
          <w:color w:val="000000" w:themeColor="text1"/>
          <w:sz w:val="22"/>
          <w:szCs w:val="22"/>
        </w:rPr>
        <w:lastRenderedPageBreak/>
        <w:t xml:space="preserve">Supplementary Table 3. </w:t>
      </w:r>
      <w:r w:rsidRPr="002867D1">
        <w:rPr>
          <w:rFonts w:ascii="Arial" w:hAnsi="Arial" w:cs="Arial"/>
          <w:b/>
          <w:color w:val="000000" w:themeColor="text1"/>
          <w:sz w:val="22"/>
          <w:szCs w:val="22"/>
        </w:rPr>
        <w:t xml:space="preserve">DNA Substrates used in this study. </w:t>
      </w:r>
    </w:p>
    <w:tbl>
      <w:tblPr>
        <w:tblStyle w:val="TableGrid"/>
        <w:tblW w:w="9442" w:type="dxa"/>
        <w:tblLayout w:type="fixed"/>
        <w:tblLook w:val="04A0" w:firstRow="1" w:lastRow="0" w:firstColumn="1" w:lastColumn="0" w:noHBand="0" w:noVBand="1"/>
      </w:tblPr>
      <w:tblGrid>
        <w:gridCol w:w="982"/>
        <w:gridCol w:w="1350"/>
        <w:gridCol w:w="7110"/>
      </w:tblGrid>
      <w:tr w:rsidR="005345D8" w:rsidRPr="002867D1" w14:paraId="27EEA4EA" w14:textId="77777777" w:rsidTr="00E62C51">
        <w:trPr>
          <w:trHeight w:val="504"/>
        </w:trPr>
        <w:tc>
          <w:tcPr>
            <w:tcW w:w="982" w:type="dxa"/>
            <w:tcBorders>
              <w:top w:val="single" w:sz="6" w:space="0" w:color="auto"/>
              <w:left w:val="single" w:sz="6" w:space="0" w:color="auto"/>
              <w:bottom w:val="single" w:sz="4" w:space="0" w:color="auto"/>
              <w:right w:val="single" w:sz="6" w:space="0" w:color="auto"/>
            </w:tcBorders>
            <w:vAlign w:val="center"/>
          </w:tcPr>
          <w:p w14:paraId="47290017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DNA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4" w:space="0" w:color="auto"/>
              <w:right w:val="single" w:sz="6" w:space="0" w:color="auto"/>
            </w:tcBorders>
            <w:vAlign w:val="center"/>
          </w:tcPr>
          <w:p w14:paraId="0AF5478D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Oligo</w:t>
            </w:r>
          </w:p>
        </w:tc>
        <w:tc>
          <w:tcPr>
            <w:tcW w:w="7110" w:type="dxa"/>
            <w:tcBorders>
              <w:top w:val="single" w:sz="6" w:space="0" w:color="auto"/>
              <w:left w:val="single" w:sz="6" w:space="0" w:color="auto"/>
              <w:bottom w:val="single" w:sz="4" w:space="0" w:color="auto"/>
              <w:right w:val="single" w:sz="6" w:space="0" w:color="auto"/>
            </w:tcBorders>
            <w:vAlign w:val="center"/>
          </w:tcPr>
          <w:p w14:paraId="7EC6B3DA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Sequence</w:t>
            </w:r>
          </w:p>
        </w:tc>
      </w:tr>
      <w:tr w:rsidR="005345D8" w:rsidRPr="002867D1" w14:paraId="2DEFDFD5" w14:textId="77777777" w:rsidTr="00E62C51">
        <w:trPr>
          <w:trHeight w:val="422"/>
        </w:trPr>
        <w:tc>
          <w:tcPr>
            <w:tcW w:w="98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395C15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HJ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8E5882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H3 (80nt)</w:t>
            </w:r>
          </w:p>
        </w:tc>
        <w:tc>
          <w:tcPr>
            <w:tcW w:w="71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E66CFD" w14:textId="77777777" w:rsidR="005345D8" w:rsidRPr="002867D1" w:rsidRDefault="005345D8" w:rsidP="00E62C51">
            <w:pPr>
              <w:adjustRightInd w:val="0"/>
              <w:snapToGrid w:val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5’-TTGATAAGAGGTCATTTGAATTCATGGCTTAGAGCTTAATTGCTGAATCTGGTG CTGGGATCCAACATGTTTTAAATATG-3’</w:t>
            </w:r>
          </w:p>
        </w:tc>
      </w:tr>
      <w:tr w:rsidR="005345D8" w:rsidRPr="002867D1" w14:paraId="0183F743" w14:textId="77777777" w:rsidTr="00E62C51">
        <w:trPr>
          <w:trHeight w:val="458"/>
        </w:trPr>
        <w:tc>
          <w:tcPr>
            <w:tcW w:w="98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6AB183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28E534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H5 (80nt)</w:t>
            </w:r>
          </w:p>
        </w:tc>
        <w:tc>
          <w:tcPr>
            <w:tcW w:w="71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EDC3FA" w14:textId="77777777" w:rsidR="005345D8" w:rsidRPr="002867D1" w:rsidRDefault="005345D8" w:rsidP="00E62C51">
            <w:pPr>
              <w:adjustRightInd w:val="0"/>
              <w:snapToGrid w:val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5’-CATATTTAAAACATGTTGGATCCCAGCACCAGATTCAGCATACGTTACCGATCG TACGTTCGATGCTGGCTACTGCTAGC-3’</w:t>
            </w:r>
          </w:p>
        </w:tc>
      </w:tr>
      <w:tr w:rsidR="005345D8" w:rsidRPr="002867D1" w14:paraId="72A60282" w14:textId="77777777" w:rsidTr="00E62C51">
        <w:trPr>
          <w:trHeight w:val="431"/>
        </w:trPr>
        <w:tc>
          <w:tcPr>
            <w:tcW w:w="98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B1639C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474033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H7 (80nt)</w:t>
            </w:r>
          </w:p>
        </w:tc>
        <w:tc>
          <w:tcPr>
            <w:tcW w:w="71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76B260" w14:textId="77777777" w:rsidR="005345D8" w:rsidRPr="002867D1" w:rsidRDefault="005345D8" w:rsidP="00E62C51">
            <w:pPr>
              <w:adjustRightInd w:val="0"/>
              <w:snapToGrid w:val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5’-GCTAGCAGTAGCCAGCATCGAACGTACGATCGGTAACGTAGTCGATTATCGA GATCAAGCTAGCATAGCCATAGCGCGAC-3’</w:t>
            </w:r>
          </w:p>
        </w:tc>
      </w:tr>
      <w:tr w:rsidR="005345D8" w:rsidRPr="002867D1" w14:paraId="5D57D2E3" w14:textId="77777777" w:rsidTr="00E62C51">
        <w:trPr>
          <w:trHeight w:val="413"/>
        </w:trPr>
        <w:tc>
          <w:tcPr>
            <w:tcW w:w="98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BB3C2C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004311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H8 (80nt)</w:t>
            </w:r>
          </w:p>
        </w:tc>
        <w:tc>
          <w:tcPr>
            <w:tcW w:w="71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19D046" w14:textId="77777777" w:rsidR="005345D8" w:rsidRPr="002867D1" w:rsidRDefault="005345D8" w:rsidP="00E62C51">
            <w:pPr>
              <w:adjustRightInd w:val="0"/>
              <w:snapToGrid w:val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5’-GTCGCGCTATGGCTATGCTAGCTTGATCTCGATAATCGACATTAAGCTCTAAG CCATGAATTCAAATGACCTCTTATCAA-3’</w:t>
            </w:r>
          </w:p>
        </w:tc>
      </w:tr>
      <w:tr w:rsidR="005345D8" w:rsidRPr="002867D1" w14:paraId="2B600CAA" w14:textId="77777777" w:rsidTr="00E62C51">
        <w:trPr>
          <w:trHeight w:val="413"/>
        </w:trPr>
        <w:tc>
          <w:tcPr>
            <w:tcW w:w="98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4236EB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dsDNA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4190CA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H3 (80nt)</w:t>
            </w:r>
          </w:p>
        </w:tc>
        <w:tc>
          <w:tcPr>
            <w:tcW w:w="71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5C70CC" w14:textId="77777777" w:rsidR="005345D8" w:rsidRPr="002867D1" w:rsidRDefault="005345D8" w:rsidP="00E62C51">
            <w:pPr>
              <w:adjustRightInd w:val="0"/>
              <w:snapToGrid w:val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5’-TTGATAAGAGGTCATTTGAATTCATGGCTTAGAGCTTAATTGCTGAATCTGGTG CTGGGATCCAACATGTTTTAAATATG-3’</w:t>
            </w:r>
          </w:p>
        </w:tc>
      </w:tr>
      <w:tr w:rsidR="005345D8" w:rsidRPr="002867D1" w14:paraId="2CBE45D0" w14:textId="77777777" w:rsidTr="00E62C51">
        <w:trPr>
          <w:trHeight w:val="413"/>
        </w:trPr>
        <w:tc>
          <w:tcPr>
            <w:tcW w:w="98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D2A556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1D83FA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H4 (80nt)</w:t>
            </w:r>
          </w:p>
        </w:tc>
        <w:tc>
          <w:tcPr>
            <w:tcW w:w="71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5CB5FC" w14:textId="77777777" w:rsidR="005345D8" w:rsidRPr="002867D1" w:rsidRDefault="005345D8" w:rsidP="00E62C51">
            <w:pPr>
              <w:adjustRightInd w:val="0"/>
              <w:snapToGrid w:val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5’- CATATTTAAAACATGTTGGATCCCAGCACCAGATTCAGCAATTAAGCTCTAAGC CATGAATTCAAATGACCTCTTATCAA-3’</w:t>
            </w:r>
          </w:p>
        </w:tc>
      </w:tr>
      <w:tr w:rsidR="005345D8" w:rsidRPr="002867D1" w14:paraId="0785417F" w14:textId="77777777" w:rsidTr="00E62C51">
        <w:trPr>
          <w:trHeight w:val="413"/>
        </w:trPr>
        <w:tc>
          <w:tcPr>
            <w:tcW w:w="98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88F80F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A11378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DS1 (30nt)</w:t>
            </w:r>
          </w:p>
        </w:tc>
        <w:tc>
          <w:tcPr>
            <w:tcW w:w="71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74A907" w14:textId="77777777" w:rsidR="005345D8" w:rsidRPr="002867D1" w:rsidRDefault="005345D8" w:rsidP="00E62C51">
            <w:pPr>
              <w:adjustRightInd w:val="0"/>
              <w:snapToGrid w:val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5’-GGACATCTTTGCCCACCTGCAGGTTCACCC-3’</w:t>
            </w:r>
          </w:p>
        </w:tc>
      </w:tr>
      <w:tr w:rsidR="005345D8" w:rsidRPr="002867D1" w14:paraId="47CC3B00" w14:textId="77777777" w:rsidTr="00E62C51">
        <w:trPr>
          <w:trHeight w:val="413"/>
        </w:trPr>
        <w:tc>
          <w:tcPr>
            <w:tcW w:w="98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2E5159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F37D40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DS3 (30nt)</w:t>
            </w:r>
          </w:p>
        </w:tc>
        <w:tc>
          <w:tcPr>
            <w:tcW w:w="71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18E9C0" w14:textId="77777777" w:rsidR="005345D8" w:rsidRPr="002867D1" w:rsidRDefault="005345D8" w:rsidP="00E62C51">
            <w:pPr>
              <w:adjustRightInd w:val="0"/>
              <w:snapToGrid w:val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5’-GGGTGAACCTGCAGGTGGGCAAAGATGTCC-3’</w:t>
            </w:r>
          </w:p>
        </w:tc>
      </w:tr>
      <w:tr w:rsidR="005345D8" w:rsidRPr="002867D1" w14:paraId="23A56B3F" w14:textId="77777777" w:rsidTr="00E62C51">
        <w:trPr>
          <w:trHeight w:val="413"/>
        </w:trPr>
        <w:tc>
          <w:tcPr>
            <w:tcW w:w="98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003716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4DF06F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H1 (40nt)</w:t>
            </w:r>
          </w:p>
        </w:tc>
        <w:tc>
          <w:tcPr>
            <w:tcW w:w="71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0D7099" w14:textId="77777777" w:rsidR="005345D8" w:rsidRPr="002867D1" w:rsidRDefault="005345D8" w:rsidP="00E62C51">
            <w:pPr>
              <w:adjustRightInd w:val="0"/>
              <w:snapToGrid w:val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5’-ATTAAGCTCTAAGCCATGAATTCAAATGACCTCTTATCAA-3’</w:t>
            </w:r>
          </w:p>
        </w:tc>
      </w:tr>
      <w:tr w:rsidR="005345D8" w:rsidRPr="002867D1" w14:paraId="26546DF8" w14:textId="77777777" w:rsidTr="00E62C51">
        <w:trPr>
          <w:trHeight w:val="413"/>
        </w:trPr>
        <w:tc>
          <w:tcPr>
            <w:tcW w:w="98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100CCE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C8082A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H9 (40nt)</w:t>
            </w:r>
          </w:p>
        </w:tc>
        <w:tc>
          <w:tcPr>
            <w:tcW w:w="71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EDF81E" w14:textId="77777777" w:rsidR="005345D8" w:rsidRPr="002867D1" w:rsidRDefault="005345D8" w:rsidP="00E62C51">
            <w:pPr>
              <w:adjustRightInd w:val="0"/>
              <w:snapToGrid w:val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5’-TTGATAAGAGGTCATTTGAATTCATGGCTTAGAGCTTAAT-3’</w:t>
            </w:r>
          </w:p>
        </w:tc>
      </w:tr>
      <w:tr w:rsidR="005345D8" w:rsidRPr="002867D1" w14:paraId="1D814359" w14:textId="77777777" w:rsidTr="00E62C51">
        <w:trPr>
          <w:trHeight w:val="413"/>
        </w:trPr>
        <w:tc>
          <w:tcPr>
            <w:tcW w:w="98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0B791F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324C51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H10 (50nt)</w:t>
            </w:r>
          </w:p>
        </w:tc>
        <w:tc>
          <w:tcPr>
            <w:tcW w:w="71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A67FCA" w14:textId="77777777" w:rsidR="005345D8" w:rsidRPr="002867D1" w:rsidRDefault="005345D8" w:rsidP="00E62C51">
            <w:pPr>
              <w:adjustRightInd w:val="0"/>
              <w:snapToGrid w:val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5’-</w:t>
            </w:r>
            <w:r w:rsidRPr="002867D1">
              <w:rPr>
                <w:color w:val="000000" w:themeColor="text1"/>
              </w:rPr>
              <w:t xml:space="preserve"> </w:t>
            </w: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TTGATAAGAGGTCATTTGAATTCATGGCTTAGAGCTTAATTGCTGAATCT-3’</w:t>
            </w:r>
          </w:p>
        </w:tc>
      </w:tr>
      <w:tr w:rsidR="005345D8" w:rsidRPr="002867D1" w14:paraId="578D03C5" w14:textId="77777777" w:rsidTr="00E62C51">
        <w:trPr>
          <w:trHeight w:val="413"/>
        </w:trPr>
        <w:tc>
          <w:tcPr>
            <w:tcW w:w="98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017471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DCD4FC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H11 (50nt)</w:t>
            </w:r>
          </w:p>
        </w:tc>
        <w:tc>
          <w:tcPr>
            <w:tcW w:w="71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E3C1C2" w14:textId="77777777" w:rsidR="005345D8" w:rsidRPr="002867D1" w:rsidRDefault="005345D8" w:rsidP="00E62C51">
            <w:pPr>
              <w:adjustRightInd w:val="0"/>
              <w:snapToGrid w:val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5’-</w:t>
            </w:r>
            <w:r w:rsidRPr="002867D1">
              <w:rPr>
                <w:color w:val="000000" w:themeColor="text1"/>
              </w:rPr>
              <w:t xml:space="preserve"> </w:t>
            </w: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AGATTCAGCAATTAAGCTCTAAGCCATGAATTCAAATGACCTCTTATCAA-3’</w:t>
            </w:r>
          </w:p>
        </w:tc>
      </w:tr>
      <w:tr w:rsidR="005345D8" w:rsidRPr="002867D1" w14:paraId="595A3F85" w14:textId="77777777" w:rsidTr="00E62C51">
        <w:trPr>
          <w:trHeight w:val="413"/>
        </w:trPr>
        <w:tc>
          <w:tcPr>
            <w:tcW w:w="98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D683AB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860E90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XX1 (60nt)</w:t>
            </w:r>
          </w:p>
        </w:tc>
        <w:tc>
          <w:tcPr>
            <w:tcW w:w="71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E9832D" w14:textId="77777777" w:rsidR="005345D8" w:rsidRPr="002867D1" w:rsidRDefault="005345D8" w:rsidP="00E62C51">
            <w:pPr>
              <w:adjustRightInd w:val="0"/>
              <w:snapToGrid w:val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5’-</w:t>
            </w:r>
            <w:r w:rsidRPr="002867D1">
              <w:rPr>
                <w:color w:val="000000" w:themeColor="text1"/>
              </w:rPr>
              <w:t xml:space="preserve"> </w:t>
            </w: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ACGCTGCCGAATTCTACCAGTGCCTTGCTAGGACATCTTTGCCCACCTGCAG GTTCACCC-3’</w:t>
            </w:r>
          </w:p>
        </w:tc>
      </w:tr>
      <w:tr w:rsidR="005345D8" w:rsidRPr="002867D1" w14:paraId="7EEB6B32" w14:textId="77777777" w:rsidTr="00E62C51">
        <w:trPr>
          <w:trHeight w:val="413"/>
        </w:trPr>
        <w:tc>
          <w:tcPr>
            <w:tcW w:w="98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43B9EA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4035BA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XX2C (60nt)</w:t>
            </w:r>
          </w:p>
        </w:tc>
        <w:tc>
          <w:tcPr>
            <w:tcW w:w="71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59F3D0" w14:textId="77777777" w:rsidR="005345D8" w:rsidRPr="002867D1" w:rsidRDefault="005345D8" w:rsidP="00E62C51">
            <w:pPr>
              <w:adjustRightInd w:val="0"/>
              <w:snapToGrid w:val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5’-</w:t>
            </w:r>
            <w:r w:rsidRPr="002867D1">
              <w:rPr>
                <w:color w:val="000000" w:themeColor="text1"/>
              </w:rPr>
              <w:t xml:space="preserve"> </w:t>
            </w: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GGGTGAACCTGCAGGTGGGCAAAGATGTCCTAGCAAGGCACTGGTAGAATTC GGCAGCGT-3’</w:t>
            </w:r>
          </w:p>
        </w:tc>
      </w:tr>
      <w:tr w:rsidR="005345D8" w:rsidRPr="002867D1" w14:paraId="6BA3EEBD" w14:textId="77777777" w:rsidTr="00E62C51">
        <w:trPr>
          <w:trHeight w:val="413"/>
        </w:trPr>
        <w:tc>
          <w:tcPr>
            <w:tcW w:w="98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7C4817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E655A0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A2’ (90nt)</w:t>
            </w:r>
          </w:p>
        </w:tc>
        <w:tc>
          <w:tcPr>
            <w:tcW w:w="71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6FA89B" w14:textId="77777777" w:rsidR="005345D8" w:rsidRPr="002867D1" w:rsidRDefault="005345D8" w:rsidP="00E62C51">
            <w:pPr>
              <w:adjustRightInd w:val="0"/>
              <w:snapToGrid w:val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5’-</w:t>
            </w:r>
            <w:r w:rsidRPr="002867D1">
              <w:rPr>
                <w:color w:val="000000" w:themeColor="text1"/>
              </w:rPr>
              <w:t xml:space="preserve"> </w:t>
            </w: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GTCACTTGATAAGAGGTCATTTGAATTCATGGCTTAGAGCTTAATTGCTGAATC TGGTGCTGGGATCCAACATGTTTTAAATATGCAATG-3’</w:t>
            </w:r>
          </w:p>
        </w:tc>
      </w:tr>
      <w:tr w:rsidR="005345D8" w:rsidRPr="002867D1" w14:paraId="7FA4C21B" w14:textId="77777777" w:rsidTr="00E62C51">
        <w:trPr>
          <w:trHeight w:val="440"/>
        </w:trPr>
        <w:tc>
          <w:tcPr>
            <w:tcW w:w="98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0ABDDA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220AF8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A7 (90nt)</w:t>
            </w:r>
          </w:p>
        </w:tc>
        <w:tc>
          <w:tcPr>
            <w:tcW w:w="71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0B9D77" w14:textId="77777777" w:rsidR="005345D8" w:rsidRPr="002867D1" w:rsidRDefault="005345D8" w:rsidP="00E62C51">
            <w:pPr>
              <w:adjustRightInd w:val="0"/>
              <w:snapToGrid w:val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5’-</w:t>
            </w:r>
            <w:r w:rsidRPr="002867D1">
              <w:rPr>
                <w:color w:val="000000" w:themeColor="text1"/>
              </w:rPr>
              <w:t xml:space="preserve"> </w:t>
            </w: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CATTGCATATTTAAAACATGTTGGATCCCAGCACCAGATTCAGCAATTAAGCTC TAAGCCATGAATTCAAATGACCTCTTATCAAGTGAC-3’</w:t>
            </w: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softHyphen/>
            </w: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softHyphen/>
            </w: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softHyphen/>
            </w:r>
            <w:r w:rsidRPr="002867D1" w:rsidDel="008344D1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</w:t>
            </w:r>
          </w:p>
        </w:tc>
      </w:tr>
      <w:tr w:rsidR="005345D8" w:rsidRPr="002867D1" w14:paraId="02110507" w14:textId="77777777" w:rsidTr="00E62C51">
        <w:trPr>
          <w:trHeight w:val="440"/>
        </w:trPr>
        <w:tc>
          <w:tcPr>
            <w:tcW w:w="9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B78AE1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ssDNA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57CA5C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H3 (80nt)</w:t>
            </w:r>
          </w:p>
        </w:tc>
        <w:tc>
          <w:tcPr>
            <w:tcW w:w="71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FADF32" w14:textId="77777777" w:rsidR="005345D8" w:rsidRPr="002867D1" w:rsidRDefault="005345D8" w:rsidP="00E62C51">
            <w:pPr>
              <w:adjustRightInd w:val="0"/>
              <w:snapToGrid w:val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5’-TTGATAAGAGGTCATTTGAATTCATGGCTTAGAG</w:t>
            </w:r>
          </w:p>
          <w:p w14:paraId="4F516EB5" w14:textId="77777777" w:rsidR="005345D8" w:rsidRPr="002867D1" w:rsidRDefault="005345D8" w:rsidP="00E62C51">
            <w:pPr>
              <w:adjustRightInd w:val="0"/>
              <w:snapToGrid w:val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CTTAATTGCTGAATCTGGTGCTGGGATCCAACATGTTTTAAATATG-3’</w:t>
            </w:r>
          </w:p>
        </w:tc>
      </w:tr>
      <w:tr w:rsidR="005345D8" w:rsidRPr="002867D1" w14:paraId="48FD2066" w14:textId="77777777" w:rsidTr="00E62C51">
        <w:trPr>
          <w:trHeight w:val="440"/>
        </w:trPr>
        <w:tc>
          <w:tcPr>
            <w:tcW w:w="98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FA86E7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ss-dsDNA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162FF3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H3 (80nt)</w:t>
            </w:r>
          </w:p>
        </w:tc>
        <w:tc>
          <w:tcPr>
            <w:tcW w:w="71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3A5A90" w14:textId="77777777" w:rsidR="005345D8" w:rsidRPr="002867D1" w:rsidRDefault="005345D8" w:rsidP="00E62C51">
            <w:pPr>
              <w:adjustRightInd w:val="0"/>
              <w:snapToGrid w:val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5’-TTGATAAGAGGTCATTTGAATTCATGGCTTAGAG</w:t>
            </w:r>
          </w:p>
          <w:p w14:paraId="0AB125A0" w14:textId="77777777" w:rsidR="005345D8" w:rsidRPr="002867D1" w:rsidRDefault="005345D8" w:rsidP="00E62C51">
            <w:pPr>
              <w:adjustRightInd w:val="0"/>
              <w:snapToGrid w:val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CTTAATTGCTGAATCTGGTGCTGGGATCCAACATGTTTTAAATATG-3’</w:t>
            </w:r>
          </w:p>
        </w:tc>
      </w:tr>
      <w:tr w:rsidR="005345D8" w:rsidRPr="002867D1" w14:paraId="3D9E7148" w14:textId="77777777" w:rsidTr="00E62C51">
        <w:trPr>
          <w:trHeight w:val="260"/>
        </w:trPr>
        <w:tc>
          <w:tcPr>
            <w:tcW w:w="982" w:type="dxa"/>
            <w:vMerge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31D0C884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31A9332A" w14:textId="77777777" w:rsidR="005345D8" w:rsidRPr="002867D1" w:rsidRDefault="005345D8" w:rsidP="00E62C51">
            <w:pPr>
              <w:adjustRightInd w:val="0"/>
              <w:snapToGrid w:val="0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867D1">
              <w:rPr>
                <w:rFonts w:ascii="Arial" w:hAnsi="Arial" w:cs="Arial"/>
                <w:color w:val="000000" w:themeColor="text1"/>
                <w:sz w:val="22"/>
                <w:szCs w:val="22"/>
              </w:rPr>
              <w:t>H2 (40nt)</w:t>
            </w:r>
          </w:p>
        </w:tc>
        <w:tc>
          <w:tcPr>
            <w:tcW w:w="711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431CA979" w14:textId="77777777" w:rsidR="005345D8" w:rsidRPr="002867D1" w:rsidRDefault="005345D8" w:rsidP="00E62C51">
            <w:pPr>
              <w:adjustRightInd w:val="0"/>
              <w:snapToGrid w:val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2867D1">
              <w:rPr>
                <w:rFonts w:ascii="Arial" w:hAnsi="Arial" w:cs="Arial"/>
                <w:color w:val="000000" w:themeColor="text1"/>
                <w:sz w:val="18"/>
                <w:szCs w:val="18"/>
              </w:rPr>
              <w:t>5’-ATTAAGCTCTAAGCCATGAATTCAAATGACCTCTT ATCAA-3’</w:t>
            </w:r>
          </w:p>
        </w:tc>
      </w:tr>
    </w:tbl>
    <w:p w14:paraId="026CA755" w14:textId="77777777" w:rsidR="005345D8" w:rsidRPr="002867D1" w:rsidRDefault="005345D8" w:rsidP="005345D8">
      <w:pPr>
        <w:tabs>
          <w:tab w:val="left" w:pos="720"/>
        </w:tabs>
        <w:kinsoku w:val="0"/>
        <w:overflowPunct w:val="0"/>
        <w:autoSpaceDE w:val="0"/>
        <w:autoSpaceDN w:val="0"/>
        <w:adjustRightInd w:val="0"/>
        <w:snapToGrid w:val="0"/>
        <w:rPr>
          <w:b/>
          <w:bCs/>
          <w:color w:val="000000" w:themeColor="text1"/>
        </w:rPr>
      </w:pPr>
    </w:p>
    <w:p w14:paraId="28403C4C" w14:textId="77777777" w:rsidR="00A91650" w:rsidRDefault="00A91650"/>
    <w:sectPr w:rsidR="00A91650" w:rsidSect="005345D8">
      <w:footerReference w:type="even" r:id="rId5"/>
      <w:footerReference w:type="default" r:id="rId6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-406077496"/>
      <w:docPartObj>
        <w:docPartGallery w:val="Page Numbers (Bottom of Page)"/>
        <w:docPartUnique/>
      </w:docPartObj>
    </w:sdtPr>
    <w:sdtContent>
      <w:p w14:paraId="1D5C28FE" w14:textId="77777777" w:rsidR="005345D8" w:rsidRDefault="005345D8" w:rsidP="00273522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739D6C31" w14:textId="77777777" w:rsidR="005345D8" w:rsidRDefault="005345D8" w:rsidP="005229EB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-671478956"/>
      <w:docPartObj>
        <w:docPartGallery w:val="Page Numbers (Bottom of Page)"/>
        <w:docPartUnique/>
      </w:docPartObj>
    </w:sdtPr>
    <w:sdtContent>
      <w:p w14:paraId="0A0D59BB" w14:textId="77777777" w:rsidR="005345D8" w:rsidRDefault="005345D8" w:rsidP="00273522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D381A66" w14:textId="77777777" w:rsidR="005345D8" w:rsidRDefault="005345D8" w:rsidP="005229EB">
    <w:pPr>
      <w:pStyle w:val="Footer"/>
      <w:ind w:right="360"/>
    </w:pPr>
  </w:p>
</w:ft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FDA75EB"/>
    <w:multiLevelType w:val="hybridMultilevel"/>
    <w:tmpl w:val="2DE63B08"/>
    <w:lvl w:ilvl="0" w:tplc="F508DE04">
      <w:start w:val="1"/>
      <w:numFmt w:val="lowerLetter"/>
      <w:lvlText w:val="%1)"/>
      <w:lvlJc w:val="left"/>
      <w:pPr>
        <w:ind w:left="360" w:hanging="360"/>
      </w:pPr>
      <w:rPr>
        <w:rFonts w:hint="default"/>
        <w:b/>
        <w:bCs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334F231C"/>
    <w:multiLevelType w:val="hybridMultilevel"/>
    <w:tmpl w:val="5B6A62E0"/>
    <w:lvl w:ilvl="0" w:tplc="D814FC5E">
      <w:start w:val="1"/>
      <w:numFmt w:val="lowerLetter"/>
      <w:lvlText w:val="%1)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409F4E25"/>
    <w:multiLevelType w:val="hybridMultilevel"/>
    <w:tmpl w:val="2DE63B08"/>
    <w:lvl w:ilvl="0" w:tplc="FFFFFFFF">
      <w:start w:val="1"/>
      <w:numFmt w:val="lowerLetter"/>
      <w:lvlText w:val="%1)"/>
      <w:lvlJc w:val="left"/>
      <w:pPr>
        <w:ind w:left="360" w:hanging="360"/>
      </w:pPr>
      <w:rPr>
        <w:rFonts w:hint="default"/>
        <w:b/>
        <w:bCs w:val="0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43530844"/>
    <w:multiLevelType w:val="hybridMultilevel"/>
    <w:tmpl w:val="02E0B3D2"/>
    <w:lvl w:ilvl="0" w:tplc="D0AABC12">
      <w:start w:val="1"/>
      <w:numFmt w:val="lowerLetter"/>
      <w:lvlText w:val="%1)"/>
      <w:lvlJc w:val="left"/>
      <w:pPr>
        <w:ind w:left="360" w:hanging="360"/>
      </w:pPr>
      <w:rPr>
        <w:rFonts w:ascii="Arial" w:hAnsi="Arial" w:hint="default"/>
        <w:b/>
        <w:i w:val="0"/>
        <w:sz w:val="22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747739B3"/>
    <w:multiLevelType w:val="hybridMultilevel"/>
    <w:tmpl w:val="3DC639EA"/>
    <w:lvl w:ilvl="0" w:tplc="D0AABC12">
      <w:start w:val="1"/>
      <w:numFmt w:val="lowerLetter"/>
      <w:lvlText w:val="%1)"/>
      <w:lvlJc w:val="left"/>
      <w:pPr>
        <w:ind w:left="360" w:hanging="360"/>
      </w:pPr>
      <w:rPr>
        <w:rFonts w:ascii="Arial" w:hAnsi="Arial" w:hint="default"/>
        <w:b/>
        <w:i w:val="0"/>
        <w:sz w:val="22"/>
      </w:rPr>
    </w:lvl>
    <w:lvl w:ilvl="1" w:tplc="FFFFFFFF" w:tentative="1">
      <w:start w:val="1"/>
      <w:numFmt w:val="lowerLetter"/>
      <w:lvlText w:val="%2."/>
      <w:lvlJc w:val="left"/>
      <w:pPr>
        <w:ind w:left="720" w:hanging="360"/>
      </w:pPr>
    </w:lvl>
    <w:lvl w:ilvl="2" w:tplc="FFFFFFFF" w:tentative="1">
      <w:start w:val="1"/>
      <w:numFmt w:val="lowerRoman"/>
      <w:lvlText w:val="%3."/>
      <w:lvlJc w:val="right"/>
      <w:pPr>
        <w:ind w:left="1440" w:hanging="180"/>
      </w:pPr>
    </w:lvl>
    <w:lvl w:ilvl="3" w:tplc="FFFFFFFF" w:tentative="1">
      <w:start w:val="1"/>
      <w:numFmt w:val="decimal"/>
      <w:lvlText w:val="%4."/>
      <w:lvlJc w:val="left"/>
      <w:pPr>
        <w:ind w:left="2160" w:hanging="360"/>
      </w:pPr>
    </w:lvl>
    <w:lvl w:ilvl="4" w:tplc="FFFFFFFF" w:tentative="1">
      <w:start w:val="1"/>
      <w:numFmt w:val="lowerLetter"/>
      <w:lvlText w:val="%5."/>
      <w:lvlJc w:val="left"/>
      <w:pPr>
        <w:ind w:left="2880" w:hanging="360"/>
      </w:pPr>
    </w:lvl>
    <w:lvl w:ilvl="5" w:tplc="FFFFFFFF" w:tentative="1">
      <w:start w:val="1"/>
      <w:numFmt w:val="lowerRoman"/>
      <w:lvlText w:val="%6."/>
      <w:lvlJc w:val="right"/>
      <w:pPr>
        <w:ind w:left="3600" w:hanging="180"/>
      </w:pPr>
    </w:lvl>
    <w:lvl w:ilvl="6" w:tplc="FFFFFFFF" w:tentative="1">
      <w:start w:val="1"/>
      <w:numFmt w:val="decimal"/>
      <w:lvlText w:val="%7."/>
      <w:lvlJc w:val="left"/>
      <w:pPr>
        <w:ind w:left="4320" w:hanging="360"/>
      </w:pPr>
    </w:lvl>
    <w:lvl w:ilvl="7" w:tplc="FFFFFFFF" w:tentative="1">
      <w:start w:val="1"/>
      <w:numFmt w:val="lowerLetter"/>
      <w:lvlText w:val="%8."/>
      <w:lvlJc w:val="left"/>
      <w:pPr>
        <w:ind w:left="5040" w:hanging="360"/>
      </w:pPr>
    </w:lvl>
    <w:lvl w:ilvl="8" w:tplc="FFFFFFFF" w:tentative="1">
      <w:start w:val="1"/>
      <w:numFmt w:val="lowerRoman"/>
      <w:lvlText w:val="%9."/>
      <w:lvlJc w:val="right"/>
      <w:pPr>
        <w:ind w:left="5760" w:hanging="180"/>
      </w:pPr>
    </w:lvl>
  </w:abstractNum>
  <w:num w:numId="1" w16cid:durableId="529801012">
    <w:abstractNumId w:val="4"/>
  </w:num>
  <w:num w:numId="2" w16cid:durableId="307710265">
    <w:abstractNumId w:val="1"/>
  </w:num>
  <w:num w:numId="3" w16cid:durableId="996766891">
    <w:abstractNumId w:val="0"/>
  </w:num>
  <w:num w:numId="4" w16cid:durableId="775251967">
    <w:abstractNumId w:val="3"/>
  </w:num>
  <w:num w:numId="5" w16cid:durableId="59502270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345D8"/>
    <w:rsid w:val="000E2EDD"/>
    <w:rsid w:val="00494218"/>
    <w:rsid w:val="005345D8"/>
    <w:rsid w:val="00A91650"/>
    <w:rsid w:val="00E559FE"/>
    <w:rsid w:val="00E633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984605"/>
  <w15:chartTrackingRefBased/>
  <w15:docId w15:val="{EDF7732E-B083-499E-AF51-30FDDDD879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N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345D8"/>
    <w:pPr>
      <w:spacing w:after="0" w:line="240" w:lineRule="auto"/>
    </w:pPr>
    <w:rPr>
      <w:rFonts w:eastAsiaTheme="minorEastAsia"/>
      <w:lang w:val="en-US"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5345D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345D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345D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345D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345D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345D8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345D8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345D8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345D8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345D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345D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345D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345D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345D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345D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345D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345D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345D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345D8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345D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345D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5345D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5345D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5345D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345D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5345D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345D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345D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345D8"/>
    <w:rPr>
      <w:b/>
      <w:bCs/>
      <w:smallCaps/>
      <w:color w:val="0F4761" w:themeColor="accent1" w:themeShade="BF"/>
      <w:spacing w:val="5"/>
    </w:rPr>
  </w:style>
  <w:style w:type="paragraph" w:customStyle="1" w:styleId="Default">
    <w:name w:val="Default"/>
    <w:link w:val="DefaultChar"/>
    <w:rsid w:val="005345D8"/>
    <w:pPr>
      <w:autoSpaceDE w:val="0"/>
      <w:autoSpaceDN w:val="0"/>
      <w:adjustRightInd w:val="0"/>
      <w:spacing w:after="0" w:line="240" w:lineRule="auto"/>
    </w:pPr>
    <w:rPr>
      <w:rFonts w:ascii="Times New Roman" w:eastAsiaTheme="minorEastAsia" w:hAnsi="Times New Roman" w:cs="Times New Roman"/>
      <w:color w:val="000000"/>
      <w:kern w:val="0"/>
      <w:lang w:val="en-US" w:eastAsia="zh-CN"/>
    </w:rPr>
  </w:style>
  <w:style w:type="paragraph" w:styleId="Footer">
    <w:name w:val="footer"/>
    <w:basedOn w:val="Normal"/>
    <w:link w:val="FooterChar"/>
    <w:uiPriority w:val="99"/>
    <w:unhideWhenUsed/>
    <w:rsid w:val="005345D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345D8"/>
    <w:rPr>
      <w:rFonts w:eastAsiaTheme="minorEastAsia"/>
      <w:lang w:val="en-US" w:eastAsia="zh-CN"/>
    </w:rPr>
  </w:style>
  <w:style w:type="character" w:styleId="PageNumber">
    <w:name w:val="page number"/>
    <w:basedOn w:val="DefaultParagraphFont"/>
    <w:uiPriority w:val="99"/>
    <w:semiHidden/>
    <w:unhideWhenUsed/>
    <w:rsid w:val="005345D8"/>
  </w:style>
  <w:style w:type="table" w:styleId="TableGrid">
    <w:name w:val="Table Grid"/>
    <w:basedOn w:val="TableNormal"/>
    <w:uiPriority w:val="59"/>
    <w:rsid w:val="005345D8"/>
    <w:pPr>
      <w:spacing w:after="0" w:line="240" w:lineRule="auto"/>
    </w:pPr>
    <w:rPr>
      <w:rFonts w:eastAsiaTheme="minorEastAsia"/>
      <w:kern w:val="0"/>
      <w:lang w:val="en-US" w:eastAsia="zh-CN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DefaultChar">
    <w:name w:val="Default Char"/>
    <w:basedOn w:val="DefaultParagraphFont"/>
    <w:link w:val="Default"/>
    <w:rsid w:val="005345D8"/>
    <w:rPr>
      <w:rFonts w:ascii="Times New Roman" w:eastAsiaTheme="minorEastAsia" w:hAnsi="Times New Roman" w:cs="Times New Roman"/>
      <w:color w:val="000000"/>
      <w:kern w:val="0"/>
      <w:lang w:val="en-US" w:eastAsia="zh-CN"/>
    </w:rPr>
  </w:style>
  <w:style w:type="character" w:styleId="LineNumber">
    <w:name w:val="line number"/>
    <w:basedOn w:val="DefaultParagraphFont"/>
    <w:uiPriority w:val="99"/>
    <w:semiHidden/>
    <w:unhideWhenUsed/>
    <w:rsid w:val="005345D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er" Target="footer2.xml"/><Relationship Id="rId5" Type="http://schemas.openxmlformats.org/officeDocument/2006/relationships/footer" Target="footer1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2240</Words>
  <Characters>12774</Characters>
  <Application>Microsoft Office Word</Application>
  <DocSecurity>0</DocSecurity>
  <Lines>106</Lines>
  <Paragraphs>29</Paragraphs>
  <ScaleCrop>false</ScaleCrop>
  <Company/>
  <LinksUpToDate>false</LinksUpToDate>
  <CharactersWithSpaces>149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ruta Dange</dc:creator>
  <cp:keywords/>
  <dc:description/>
  <cp:lastModifiedBy>Amruta Dange</cp:lastModifiedBy>
  <cp:revision>1</cp:revision>
  <dcterms:created xsi:type="dcterms:W3CDTF">2026-04-30T18:51:00Z</dcterms:created>
  <dcterms:modified xsi:type="dcterms:W3CDTF">2026-04-30T18:51:00Z</dcterms:modified>
</cp:coreProperties>
</file>